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B856FF" w14:textId="77777777" w:rsidR="00365B40" w:rsidRPr="005257C3" w:rsidRDefault="00365B40" w:rsidP="00B94E49">
      <w:pPr>
        <w:pStyle w:val="Nazivinstitucije"/>
        <w:spacing w:line="360" w:lineRule="auto"/>
        <w:rPr>
          <w:sz w:val="28"/>
        </w:rPr>
      </w:pPr>
      <w:r w:rsidRPr="005257C3">
        <w:rPr>
          <w:sz w:val="28"/>
        </w:rPr>
        <w:t>SVEUČILIŠTE U ZAGREBU</w:t>
      </w:r>
    </w:p>
    <w:p w14:paraId="3CEE69C0" w14:textId="77777777" w:rsidR="00365B40" w:rsidRPr="005257C3" w:rsidRDefault="00365B40" w:rsidP="00B94E49">
      <w:pPr>
        <w:pStyle w:val="Nazivinstitucije"/>
        <w:spacing w:line="360" w:lineRule="auto"/>
        <w:rPr>
          <w:sz w:val="28"/>
        </w:rPr>
      </w:pPr>
      <w:r w:rsidRPr="005257C3">
        <w:rPr>
          <w:sz w:val="28"/>
        </w:rPr>
        <w:t>FAKULTET ORGANIZACIJE I INFORMATIKE</w:t>
      </w:r>
    </w:p>
    <w:p w14:paraId="215BC0EB" w14:textId="77777777" w:rsidR="00365B40" w:rsidRPr="005257C3" w:rsidRDefault="00365B40" w:rsidP="00B94E49">
      <w:pPr>
        <w:pStyle w:val="Nazivinstitucije"/>
        <w:spacing w:line="360" w:lineRule="auto"/>
        <w:rPr>
          <w:sz w:val="28"/>
        </w:rPr>
      </w:pPr>
      <w:r w:rsidRPr="005257C3">
        <w:rPr>
          <w:sz w:val="28"/>
        </w:rPr>
        <w:t>V A R A Ž D I N</w:t>
      </w:r>
    </w:p>
    <w:p w14:paraId="5804CCDD" w14:textId="77777777" w:rsidR="00365B40" w:rsidRDefault="00365B40" w:rsidP="00365B40"/>
    <w:p w14:paraId="4B341DCA" w14:textId="77777777" w:rsidR="00365B40" w:rsidRDefault="00365B40" w:rsidP="00365B40"/>
    <w:p w14:paraId="2967B09E" w14:textId="77777777" w:rsidR="00365B40" w:rsidRDefault="00365B40" w:rsidP="00365B40"/>
    <w:p w14:paraId="09EF55E6" w14:textId="77777777" w:rsidR="006642E4" w:rsidRDefault="006642E4" w:rsidP="00365B40">
      <w:pPr>
        <w:rPr>
          <w:b/>
          <w:sz w:val="28"/>
        </w:rPr>
      </w:pPr>
    </w:p>
    <w:p w14:paraId="3DBF0A62" w14:textId="77777777" w:rsidR="006642E4" w:rsidRDefault="006642E4" w:rsidP="00365B40">
      <w:pPr>
        <w:rPr>
          <w:b/>
          <w:sz w:val="28"/>
        </w:rPr>
      </w:pPr>
    </w:p>
    <w:p w14:paraId="64FE236C" w14:textId="77777777" w:rsidR="00365B40" w:rsidRPr="007861F9" w:rsidRDefault="004E5ED1" w:rsidP="00365B40">
      <w:pPr>
        <w:rPr>
          <w:b/>
          <w:sz w:val="32"/>
        </w:rPr>
      </w:pPr>
      <w:r>
        <w:rPr>
          <w:b/>
          <w:sz w:val="32"/>
        </w:rPr>
        <w:t>Zoran Antolović</w:t>
      </w:r>
    </w:p>
    <w:p w14:paraId="04A1CD90" w14:textId="77777777" w:rsidR="00365B40" w:rsidRDefault="00365B40" w:rsidP="00365B40"/>
    <w:p w14:paraId="4E57D34C" w14:textId="77777777" w:rsidR="00365B40" w:rsidRDefault="00365B40" w:rsidP="00365B40"/>
    <w:p w14:paraId="1A51D71D" w14:textId="77777777" w:rsidR="005257C3" w:rsidRDefault="005257C3" w:rsidP="00365B40"/>
    <w:p w14:paraId="50B63878" w14:textId="77777777" w:rsidR="00365B40" w:rsidRDefault="00365B40" w:rsidP="00365B40"/>
    <w:p w14:paraId="79A131A0" w14:textId="77777777" w:rsidR="00365B40" w:rsidRDefault="00365B40" w:rsidP="00365B40"/>
    <w:p w14:paraId="37F9C5C1" w14:textId="77777777" w:rsidR="00365B40" w:rsidRDefault="00365B40" w:rsidP="00365B40"/>
    <w:p w14:paraId="0424560F" w14:textId="77777777" w:rsidR="00365B40" w:rsidRDefault="00365B40" w:rsidP="00365B40"/>
    <w:p w14:paraId="010621DE" w14:textId="77777777" w:rsidR="00365B40" w:rsidRDefault="00365B40" w:rsidP="00365B40"/>
    <w:p w14:paraId="634DFFC3" w14:textId="77777777" w:rsidR="00365B40" w:rsidRDefault="00365B40" w:rsidP="00365B40"/>
    <w:p w14:paraId="4259CBEF" w14:textId="77777777" w:rsidR="00B94E49" w:rsidRDefault="00B94E49" w:rsidP="005257C3">
      <w:pPr>
        <w:pStyle w:val="Naslovzavrnograda"/>
        <w:jc w:val="left"/>
        <w:rPr>
          <w:rFonts w:ascii="Times New Roman" w:hAnsi="Times New Roman"/>
        </w:rPr>
      </w:pPr>
    </w:p>
    <w:p w14:paraId="09F16AF1" w14:textId="77777777" w:rsidR="00B94E49" w:rsidRDefault="00B94E49" w:rsidP="005257C3">
      <w:pPr>
        <w:pStyle w:val="Naslovzavrnograda"/>
        <w:jc w:val="left"/>
        <w:rPr>
          <w:rFonts w:ascii="Times New Roman" w:hAnsi="Times New Roman"/>
        </w:rPr>
      </w:pPr>
    </w:p>
    <w:p w14:paraId="0DA04E3C" w14:textId="77777777" w:rsidR="00365B40" w:rsidRPr="005257C3" w:rsidRDefault="004E5ED1" w:rsidP="00365B40">
      <w:pPr>
        <w:pStyle w:val="Naslovzavrnograda"/>
        <w:rPr>
          <w:rFonts w:cs="Arial"/>
          <w:sz w:val="40"/>
        </w:rPr>
      </w:pPr>
      <w:r>
        <w:rPr>
          <w:rFonts w:cs="Arial"/>
          <w:sz w:val="44"/>
        </w:rPr>
        <w:t>WEB SUSTAVI VISOKIH PERFORMANSI BAZIRANI NA PHP-u</w:t>
      </w:r>
    </w:p>
    <w:p w14:paraId="59E60D7E" w14:textId="77777777" w:rsidR="00365B40" w:rsidRDefault="00365B40" w:rsidP="00365B40">
      <w:pPr>
        <w:jc w:val="center"/>
      </w:pPr>
    </w:p>
    <w:p w14:paraId="69A06F5E" w14:textId="77777777" w:rsidR="00365B40" w:rsidRDefault="00C90D50" w:rsidP="004E5ED1">
      <w:pPr>
        <w:pStyle w:val="ZAVRNIRAD"/>
      </w:pPr>
      <w:bookmarkStart w:id="0" w:name="_Toc184011512"/>
      <w:r w:rsidRPr="005242ED">
        <w:rPr>
          <w:sz w:val="28"/>
        </w:rPr>
        <w:t>DIPLOMSKI</w:t>
      </w:r>
      <w:r w:rsidR="00365B40" w:rsidRPr="005242ED">
        <w:rPr>
          <w:sz w:val="28"/>
        </w:rPr>
        <w:t xml:space="preserve"> rad</w:t>
      </w:r>
      <w:bookmarkEnd w:id="0"/>
    </w:p>
    <w:p w14:paraId="4ADD45C2" w14:textId="77777777" w:rsidR="00365B40" w:rsidRDefault="00365B40" w:rsidP="00365B40">
      <w:pPr>
        <w:jc w:val="center"/>
      </w:pPr>
    </w:p>
    <w:p w14:paraId="25CA10CD" w14:textId="77777777" w:rsidR="00365B40" w:rsidRDefault="00365B40" w:rsidP="00365B40">
      <w:pPr>
        <w:jc w:val="center"/>
      </w:pPr>
    </w:p>
    <w:p w14:paraId="53F33C79" w14:textId="77777777" w:rsidR="00365B40" w:rsidRDefault="00365B40" w:rsidP="00365B40">
      <w:pPr>
        <w:jc w:val="center"/>
      </w:pPr>
    </w:p>
    <w:p w14:paraId="3563CA0B" w14:textId="77777777" w:rsidR="00365B40" w:rsidRDefault="00365B40" w:rsidP="00365B40">
      <w:pPr>
        <w:jc w:val="center"/>
      </w:pPr>
    </w:p>
    <w:p w14:paraId="504AEAE7" w14:textId="77777777" w:rsidR="00365B40" w:rsidRDefault="00365B40" w:rsidP="00365B40">
      <w:pPr>
        <w:jc w:val="center"/>
      </w:pPr>
    </w:p>
    <w:p w14:paraId="652270C3" w14:textId="77777777" w:rsidR="00365B40" w:rsidRDefault="00365B40" w:rsidP="00365B40">
      <w:pPr>
        <w:jc w:val="center"/>
      </w:pPr>
    </w:p>
    <w:p w14:paraId="754CE8AA" w14:textId="77777777" w:rsidR="00365B40" w:rsidRDefault="00365B40" w:rsidP="00365B40">
      <w:pPr>
        <w:jc w:val="center"/>
      </w:pPr>
    </w:p>
    <w:p w14:paraId="2286BD51" w14:textId="77777777" w:rsidR="00365B40" w:rsidRDefault="00365B40" w:rsidP="00365B40">
      <w:pPr>
        <w:jc w:val="center"/>
      </w:pPr>
    </w:p>
    <w:p w14:paraId="26199422" w14:textId="77777777" w:rsidR="00365B40" w:rsidRDefault="00365B40" w:rsidP="00365B40">
      <w:pPr>
        <w:jc w:val="center"/>
      </w:pPr>
    </w:p>
    <w:p w14:paraId="3E54AFAC" w14:textId="77777777" w:rsidR="005257C3" w:rsidRDefault="005257C3" w:rsidP="005257C3"/>
    <w:p w14:paraId="51E432B9" w14:textId="77777777" w:rsidR="00B94E49" w:rsidRDefault="00B94E49" w:rsidP="00365B40">
      <w:pPr>
        <w:jc w:val="center"/>
      </w:pPr>
    </w:p>
    <w:p w14:paraId="3A7AC9DC" w14:textId="77777777" w:rsidR="00365B40" w:rsidRDefault="00365B40" w:rsidP="00365B40">
      <w:pPr>
        <w:jc w:val="center"/>
      </w:pPr>
    </w:p>
    <w:p w14:paraId="139ED0EB" w14:textId="77777777" w:rsidR="00365B40" w:rsidRDefault="00365B40" w:rsidP="00365B40">
      <w:pPr>
        <w:jc w:val="center"/>
      </w:pPr>
    </w:p>
    <w:p w14:paraId="4EC19299" w14:textId="77777777" w:rsidR="005257C3" w:rsidRDefault="005257C3" w:rsidP="00365B40">
      <w:pPr>
        <w:jc w:val="center"/>
      </w:pPr>
    </w:p>
    <w:p w14:paraId="7321DF81" w14:textId="77777777" w:rsidR="00365B40" w:rsidRDefault="00365B40" w:rsidP="00365B40">
      <w:pPr>
        <w:jc w:val="center"/>
      </w:pPr>
    </w:p>
    <w:p w14:paraId="75885597" w14:textId="77777777" w:rsidR="00365B40" w:rsidRDefault="00365B40" w:rsidP="00365B40">
      <w:pPr>
        <w:pStyle w:val="Mjesto"/>
      </w:pPr>
    </w:p>
    <w:p w14:paraId="0A487A45" w14:textId="77777777" w:rsidR="003B05A9" w:rsidRDefault="003B05A9" w:rsidP="00365B40">
      <w:pPr>
        <w:pStyle w:val="Mjesto"/>
      </w:pPr>
    </w:p>
    <w:p w14:paraId="198758A6" w14:textId="77777777" w:rsidR="003B05A9" w:rsidRDefault="003B05A9" w:rsidP="00365B40">
      <w:pPr>
        <w:pStyle w:val="Mjesto"/>
      </w:pPr>
    </w:p>
    <w:p w14:paraId="786098E4" w14:textId="77777777" w:rsidR="003B05A9" w:rsidRDefault="003B05A9" w:rsidP="00365B40">
      <w:pPr>
        <w:pStyle w:val="Mjesto"/>
      </w:pPr>
    </w:p>
    <w:p w14:paraId="2CD652B3" w14:textId="77777777" w:rsidR="00365B40" w:rsidRDefault="00365B40" w:rsidP="00365B40">
      <w:pPr>
        <w:pStyle w:val="Mjesto"/>
      </w:pPr>
      <w:r w:rsidRPr="005257C3">
        <w:rPr>
          <w:sz w:val="28"/>
        </w:rPr>
        <w:t>Varaždin, 201</w:t>
      </w:r>
      <w:r w:rsidR="004E5ED1">
        <w:rPr>
          <w:sz w:val="28"/>
        </w:rPr>
        <w:t>7</w:t>
      </w:r>
      <w:r w:rsidRPr="005257C3">
        <w:rPr>
          <w:sz w:val="28"/>
        </w:rPr>
        <w:t>.</w:t>
      </w:r>
    </w:p>
    <w:p w14:paraId="352F57D9" w14:textId="77777777" w:rsidR="00365B40" w:rsidRPr="00A24C5C" w:rsidRDefault="00365B40" w:rsidP="006642E4">
      <w:pPr>
        <w:pStyle w:val="Nazivinstitucije"/>
        <w:spacing w:line="360" w:lineRule="auto"/>
        <w:rPr>
          <w:sz w:val="28"/>
        </w:rPr>
      </w:pPr>
      <w:r>
        <w:br w:type="page"/>
      </w:r>
      <w:r w:rsidRPr="00A24C5C">
        <w:rPr>
          <w:sz w:val="28"/>
        </w:rPr>
        <w:lastRenderedPageBreak/>
        <w:t>SVEUČILIŠTE U ZAGREBU</w:t>
      </w:r>
    </w:p>
    <w:p w14:paraId="7449E9DC" w14:textId="77777777" w:rsidR="00365B40" w:rsidRPr="00A24C5C" w:rsidRDefault="00365B40" w:rsidP="006642E4">
      <w:pPr>
        <w:pStyle w:val="Nazivinstitucije"/>
        <w:spacing w:line="360" w:lineRule="auto"/>
        <w:rPr>
          <w:sz w:val="28"/>
        </w:rPr>
      </w:pPr>
      <w:r w:rsidRPr="00A24C5C">
        <w:rPr>
          <w:sz w:val="28"/>
        </w:rPr>
        <w:t>FAKULTET ORGANIZACIJE I INFORMATIKE</w:t>
      </w:r>
    </w:p>
    <w:p w14:paraId="529D8871" w14:textId="77777777" w:rsidR="00365B40" w:rsidRPr="00A24C5C" w:rsidRDefault="00365B40" w:rsidP="006642E4">
      <w:pPr>
        <w:pStyle w:val="Nazivinstitucije"/>
        <w:spacing w:line="360" w:lineRule="auto"/>
        <w:rPr>
          <w:sz w:val="28"/>
        </w:rPr>
      </w:pPr>
      <w:r w:rsidRPr="00A24C5C">
        <w:rPr>
          <w:sz w:val="28"/>
        </w:rPr>
        <w:t>V A R A Ž D I N</w:t>
      </w:r>
    </w:p>
    <w:p w14:paraId="00884A12" w14:textId="77777777" w:rsidR="00365B40" w:rsidRDefault="00365B40" w:rsidP="00365B40"/>
    <w:p w14:paraId="078E410D" w14:textId="77777777" w:rsidR="00365B40" w:rsidRDefault="00365B40" w:rsidP="00365B40"/>
    <w:p w14:paraId="77623F26" w14:textId="77777777" w:rsidR="00365B40" w:rsidRDefault="00365B40" w:rsidP="00365B40"/>
    <w:p w14:paraId="0F1D9FB0" w14:textId="77777777" w:rsidR="00365B40" w:rsidRDefault="004E5ED1" w:rsidP="00365B40">
      <w:pPr>
        <w:pStyle w:val="Podaciokandidatu"/>
      </w:pPr>
      <w:r w:rsidRPr="004E5ED1">
        <w:t>Zoran Antolović</w:t>
      </w:r>
    </w:p>
    <w:p w14:paraId="7E83DD01" w14:textId="77777777" w:rsidR="00365B40" w:rsidRDefault="00233675" w:rsidP="00365B40">
      <w:pPr>
        <w:pStyle w:val="Podaciokandidatu"/>
      </w:pPr>
      <w:r>
        <w:t>M</w:t>
      </w:r>
      <w:r w:rsidR="002E3CAC">
        <w:t>atični br</w:t>
      </w:r>
      <w:r>
        <w:t>oj</w:t>
      </w:r>
      <w:r w:rsidR="002E3CAC">
        <w:t>:</w:t>
      </w:r>
      <w:r w:rsidR="00365B40">
        <w:t xml:space="preserve"> </w:t>
      </w:r>
      <w:r w:rsidR="004E5ED1">
        <w:t>43579/14</w:t>
      </w:r>
      <w:r w:rsidR="00365B40">
        <w:t>–R</w:t>
      </w:r>
    </w:p>
    <w:p w14:paraId="23C266CD" w14:textId="77777777" w:rsidR="002E3CAC" w:rsidRDefault="006642E4" w:rsidP="005242ED">
      <w:pPr>
        <w:pStyle w:val="Podaciokandidatu"/>
        <w:ind w:left="851" w:hanging="851"/>
      </w:pPr>
      <w:r>
        <w:t xml:space="preserve">Studij: </w:t>
      </w:r>
      <w:r w:rsidR="004E5ED1" w:rsidRPr="004E5ED1">
        <w:t>Informacijsko i programsko inženjerstvo</w:t>
      </w:r>
      <w:r>
        <w:t xml:space="preserve"> </w:t>
      </w:r>
    </w:p>
    <w:p w14:paraId="73EE8EA0" w14:textId="77777777" w:rsidR="00365B40" w:rsidRDefault="00365B40" w:rsidP="00365B40"/>
    <w:p w14:paraId="21E28D42" w14:textId="77777777" w:rsidR="004E5ED1" w:rsidRDefault="004E5ED1" w:rsidP="00365B40"/>
    <w:p w14:paraId="0B51DDA5" w14:textId="77777777" w:rsidR="004E5ED1" w:rsidRDefault="004E5ED1" w:rsidP="00365B40"/>
    <w:p w14:paraId="5EB0AD0D" w14:textId="77777777" w:rsidR="004E5ED1" w:rsidRDefault="004E5ED1" w:rsidP="00365B40"/>
    <w:p w14:paraId="3AEBA8B6" w14:textId="77777777" w:rsidR="00365B40" w:rsidRDefault="00365B40" w:rsidP="00365B40"/>
    <w:p w14:paraId="7DB4118D" w14:textId="77777777" w:rsidR="00365B40" w:rsidRDefault="00365B40" w:rsidP="00365B40"/>
    <w:p w14:paraId="00123A59" w14:textId="77777777" w:rsidR="00365B40" w:rsidRDefault="00365B40" w:rsidP="00365B40"/>
    <w:p w14:paraId="56552001" w14:textId="77777777" w:rsidR="00365B40" w:rsidRDefault="00365B40" w:rsidP="00365B40"/>
    <w:p w14:paraId="1AB99EA2" w14:textId="77777777" w:rsidR="00365B40" w:rsidRDefault="007861F9" w:rsidP="00365B40">
      <w:r>
        <w:br/>
      </w:r>
    </w:p>
    <w:p w14:paraId="5E076CEA" w14:textId="77777777" w:rsidR="00365B40" w:rsidRDefault="00365B40" w:rsidP="00365B40"/>
    <w:p w14:paraId="5DEA3276" w14:textId="77777777" w:rsidR="004E5ED1" w:rsidRPr="005257C3" w:rsidRDefault="004E5ED1" w:rsidP="004E5ED1">
      <w:pPr>
        <w:pStyle w:val="Naslovzavrnograda"/>
        <w:rPr>
          <w:rFonts w:cs="Arial"/>
          <w:sz w:val="40"/>
        </w:rPr>
      </w:pPr>
      <w:r>
        <w:rPr>
          <w:rFonts w:cs="Arial"/>
          <w:sz w:val="44"/>
        </w:rPr>
        <w:t>WEB SUSTAVI VISOKIH PERFORMANSI BAZIRANI NA PHP-u</w:t>
      </w:r>
    </w:p>
    <w:p w14:paraId="7C9EB074" w14:textId="77777777" w:rsidR="004E5ED1" w:rsidRDefault="004E5ED1" w:rsidP="004E5ED1">
      <w:pPr>
        <w:jc w:val="center"/>
      </w:pPr>
    </w:p>
    <w:p w14:paraId="6EE45F4E" w14:textId="77777777" w:rsidR="00365B40" w:rsidRDefault="004E5ED1" w:rsidP="004E5ED1">
      <w:pPr>
        <w:pStyle w:val="ZAVRNIRAD"/>
      </w:pPr>
      <w:r w:rsidRPr="005242ED">
        <w:rPr>
          <w:sz w:val="28"/>
        </w:rPr>
        <w:t>DIPLOMSKI rad</w:t>
      </w:r>
    </w:p>
    <w:p w14:paraId="4A291544" w14:textId="77777777" w:rsidR="00365B40" w:rsidRDefault="00365B40" w:rsidP="00365B40"/>
    <w:p w14:paraId="2521BB21" w14:textId="77777777" w:rsidR="00365B40" w:rsidRDefault="00365B40" w:rsidP="00365B40"/>
    <w:p w14:paraId="1A14AA45" w14:textId="77777777" w:rsidR="006642E4" w:rsidRDefault="005147B6" w:rsidP="004E5ED1">
      <w:pPr>
        <w:pStyle w:val="Mentor"/>
        <w:ind w:left="0"/>
        <w:jc w:val="center"/>
      </w:pPr>
      <w:r>
        <w:t xml:space="preserve">                                          </w:t>
      </w:r>
      <w:r w:rsidR="006642E4">
        <w:t xml:space="preserve">                         </w:t>
      </w:r>
    </w:p>
    <w:p w14:paraId="25D4E545" w14:textId="77777777" w:rsidR="00365B40" w:rsidRDefault="005147B6" w:rsidP="004E5ED1">
      <w:pPr>
        <w:pStyle w:val="Mentor"/>
        <w:tabs>
          <w:tab w:val="left" w:pos="7371"/>
        </w:tabs>
        <w:ind w:left="5812" w:right="1701"/>
        <w:jc w:val="right"/>
      </w:pPr>
      <w:r>
        <w:t xml:space="preserve">         </w:t>
      </w:r>
      <w:r w:rsidR="006642E4">
        <w:t xml:space="preserve">                                    </w:t>
      </w:r>
      <w:r w:rsidR="004E5ED1">
        <w:t xml:space="preserve">                      </w:t>
      </w:r>
      <w:r>
        <w:t>M</w:t>
      </w:r>
      <w:r w:rsidR="00365B40">
        <w:t>entor:</w:t>
      </w:r>
      <w:r w:rsidR="004E5ED1">
        <w:tab/>
      </w:r>
    </w:p>
    <w:p w14:paraId="736C577D" w14:textId="77777777" w:rsidR="00365B40" w:rsidRDefault="004E5ED1" w:rsidP="004E5ED1">
      <w:pPr>
        <w:pStyle w:val="Podaciomentoru"/>
        <w:ind w:left="5812"/>
        <w:jc w:val="left"/>
      </w:pPr>
      <w:r w:rsidRPr="004E5ED1">
        <w:t>Prof. dr. sc. Dragutin Kermek</w:t>
      </w:r>
    </w:p>
    <w:p w14:paraId="1E6544EF" w14:textId="77777777" w:rsidR="00365B40" w:rsidRDefault="00365B40" w:rsidP="00365B40">
      <w:pPr>
        <w:jc w:val="center"/>
      </w:pPr>
    </w:p>
    <w:p w14:paraId="2E12354E" w14:textId="77777777" w:rsidR="005147B6" w:rsidRDefault="005147B6" w:rsidP="005242ED">
      <w:pPr>
        <w:pStyle w:val="Mjesto"/>
        <w:jc w:val="left"/>
      </w:pPr>
    </w:p>
    <w:p w14:paraId="0B93B8D2" w14:textId="77777777" w:rsidR="005147B6" w:rsidRDefault="005147B6" w:rsidP="00365B40">
      <w:pPr>
        <w:pStyle w:val="Mjesto"/>
      </w:pPr>
    </w:p>
    <w:p w14:paraId="3D260EB4" w14:textId="77777777" w:rsidR="005147B6" w:rsidRDefault="005147B6" w:rsidP="00365B40">
      <w:pPr>
        <w:pStyle w:val="Mjesto"/>
      </w:pPr>
    </w:p>
    <w:p w14:paraId="780EF4FE" w14:textId="77777777" w:rsidR="005147B6" w:rsidRDefault="005147B6" w:rsidP="00365B40">
      <w:pPr>
        <w:pStyle w:val="Mjesto"/>
      </w:pPr>
    </w:p>
    <w:p w14:paraId="70D999CC" w14:textId="77777777" w:rsidR="005147B6" w:rsidRDefault="005147B6" w:rsidP="00365B40">
      <w:pPr>
        <w:pStyle w:val="Mjesto"/>
      </w:pPr>
    </w:p>
    <w:p w14:paraId="66EE2C1B" w14:textId="77777777" w:rsidR="00A24C5C" w:rsidRDefault="00A24C5C" w:rsidP="00365B40">
      <w:pPr>
        <w:pStyle w:val="Mjesto"/>
        <w:rPr>
          <w:sz w:val="28"/>
        </w:rPr>
      </w:pPr>
    </w:p>
    <w:p w14:paraId="5A1EF188" w14:textId="77777777" w:rsidR="00A24C5C" w:rsidRDefault="00A24C5C" w:rsidP="00365B40">
      <w:pPr>
        <w:pStyle w:val="Mjesto"/>
        <w:rPr>
          <w:sz w:val="28"/>
        </w:rPr>
      </w:pPr>
    </w:p>
    <w:p w14:paraId="7024D38F" w14:textId="77777777" w:rsidR="007861F9" w:rsidRDefault="007861F9" w:rsidP="00365B40">
      <w:pPr>
        <w:pStyle w:val="Mjesto"/>
        <w:rPr>
          <w:sz w:val="28"/>
        </w:rPr>
      </w:pPr>
    </w:p>
    <w:p w14:paraId="4FD4F708" w14:textId="77777777" w:rsidR="0015288B" w:rsidRPr="005257C3" w:rsidRDefault="00A24C5C" w:rsidP="00365B40">
      <w:pPr>
        <w:pStyle w:val="Mjesto"/>
        <w:rPr>
          <w:sz w:val="28"/>
        </w:rPr>
        <w:sectPr w:rsidR="0015288B" w:rsidRPr="005257C3" w:rsidSect="00036F66">
          <w:footerReference w:type="default" r:id="rId9"/>
          <w:pgSz w:w="11906" w:h="16838"/>
          <w:pgMar w:top="1417" w:right="1417" w:bottom="1417" w:left="1417" w:header="708" w:footer="708" w:gutter="0"/>
          <w:cols w:space="708"/>
          <w:docGrid w:linePitch="360"/>
        </w:sectPr>
      </w:pPr>
      <w:r>
        <w:rPr>
          <w:sz w:val="28"/>
        </w:rPr>
        <w:t xml:space="preserve">Varaždin, </w:t>
      </w:r>
      <w:r w:rsidR="004E5ED1">
        <w:rPr>
          <w:sz w:val="28"/>
        </w:rPr>
        <w:t>kolovoz</w:t>
      </w:r>
      <w:r>
        <w:rPr>
          <w:sz w:val="28"/>
        </w:rPr>
        <w:t xml:space="preserve"> 201</w:t>
      </w:r>
      <w:r w:rsidR="004E5ED1">
        <w:rPr>
          <w:sz w:val="28"/>
        </w:rPr>
        <w:t>7</w:t>
      </w:r>
      <w:r>
        <w:rPr>
          <w:sz w:val="28"/>
        </w:rPr>
        <w:t>.</w:t>
      </w:r>
    </w:p>
    <w:p w14:paraId="3815BEE8" w14:textId="77777777" w:rsidR="00EA7310" w:rsidRDefault="00EA7310" w:rsidP="00A24C5C">
      <w:pPr>
        <w:pStyle w:val="Mjesto"/>
        <w:jc w:val="left"/>
      </w:pPr>
    </w:p>
    <w:p w14:paraId="35498B52" w14:textId="77777777" w:rsidR="00BB2366" w:rsidRPr="0015288B" w:rsidRDefault="00BB2366" w:rsidP="0015288B">
      <w:pPr>
        <w:pStyle w:val="TOC1"/>
        <w:rPr>
          <w:b/>
          <w:sz w:val="36"/>
          <w:szCs w:val="36"/>
        </w:rPr>
      </w:pPr>
      <w:r w:rsidRPr="0015288B">
        <w:rPr>
          <w:b/>
          <w:sz w:val="36"/>
          <w:szCs w:val="36"/>
        </w:rPr>
        <w:t>Sadržaj</w:t>
      </w:r>
    </w:p>
    <w:p w14:paraId="617295BD" w14:textId="77777777" w:rsidR="00BB2366" w:rsidRPr="00BB2366" w:rsidRDefault="00BB2366" w:rsidP="00BB2366"/>
    <w:p w14:paraId="1126D1DF" w14:textId="77777777" w:rsidR="00344FD0" w:rsidRDefault="00F518DC">
      <w:pPr>
        <w:pStyle w:val="TOC1"/>
        <w:tabs>
          <w:tab w:val="left" w:pos="420"/>
        </w:tabs>
        <w:rPr>
          <w:rFonts w:asciiTheme="minorHAnsi" w:eastAsiaTheme="minorEastAsia" w:hAnsiTheme="minorHAnsi" w:cstheme="minorBidi"/>
          <w:noProof/>
          <w:lang w:val="en-US" w:eastAsia="ja-JP"/>
        </w:rPr>
      </w:pPr>
      <w:r>
        <w:fldChar w:fldCharType="begin"/>
      </w:r>
      <w:r w:rsidR="00BB2366">
        <w:instrText xml:space="preserve"> TOC \h \z \t "FOI Naslov 1;1;FOI Naslov 2;2;FOI Naslov 3;3;FOI Naslov 4;4" </w:instrText>
      </w:r>
      <w:r>
        <w:fldChar w:fldCharType="separate"/>
      </w:r>
      <w:r w:rsidR="00344FD0">
        <w:rPr>
          <w:noProof/>
        </w:rPr>
        <w:t>1.</w:t>
      </w:r>
      <w:r w:rsidR="00344FD0">
        <w:rPr>
          <w:rFonts w:asciiTheme="minorHAnsi" w:eastAsiaTheme="minorEastAsia" w:hAnsiTheme="minorHAnsi" w:cstheme="minorBidi"/>
          <w:noProof/>
          <w:lang w:val="en-US" w:eastAsia="ja-JP"/>
        </w:rPr>
        <w:tab/>
      </w:r>
      <w:r w:rsidR="00344FD0">
        <w:rPr>
          <w:noProof/>
        </w:rPr>
        <w:t>Uvod</w:t>
      </w:r>
      <w:r w:rsidR="00344FD0">
        <w:rPr>
          <w:noProof/>
        </w:rPr>
        <w:tab/>
      </w:r>
      <w:r w:rsidR="00344FD0">
        <w:rPr>
          <w:noProof/>
        </w:rPr>
        <w:fldChar w:fldCharType="begin"/>
      </w:r>
      <w:r w:rsidR="00344FD0">
        <w:rPr>
          <w:noProof/>
        </w:rPr>
        <w:instrText xml:space="preserve"> PAGEREF _Toc364882364 \h </w:instrText>
      </w:r>
      <w:r w:rsidR="00344FD0">
        <w:rPr>
          <w:noProof/>
        </w:rPr>
      </w:r>
      <w:r w:rsidR="00344FD0">
        <w:rPr>
          <w:noProof/>
        </w:rPr>
        <w:fldChar w:fldCharType="separate"/>
      </w:r>
      <w:r w:rsidR="00344FD0">
        <w:rPr>
          <w:noProof/>
        </w:rPr>
        <w:t>1</w:t>
      </w:r>
      <w:r w:rsidR="00344FD0">
        <w:rPr>
          <w:noProof/>
        </w:rPr>
        <w:fldChar w:fldCharType="end"/>
      </w:r>
    </w:p>
    <w:p w14:paraId="194E0CEA" w14:textId="77777777" w:rsidR="00344FD0" w:rsidRDefault="00344FD0">
      <w:pPr>
        <w:pStyle w:val="TOC1"/>
        <w:tabs>
          <w:tab w:val="left" w:pos="420"/>
        </w:tabs>
        <w:rPr>
          <w:rFonts w:asciiTheme="minorHAnsi" w:eastAsiaTheme="minorEastAsia" w:hAnsiTheme="minorHAnsi" w:cstheme="minorBidi"/>
          <w:noProof/>
          <w:lang w:val="en-US" w:eastAsia="ja-JP"/>
        </w:rPr>
      </w:pPr>
      <w:r>
        <w:rPr>
          <w:noProof/>
        </w:rPr>
        <w:t>2.</w:t>
      </w:r>
      <w:r>
        <w:rPr>
          <w:rFonts w:asciiTheme="minorHAnsi" w:eastAsiaTheme="minorEastAsia" w:hAnsiTheme="minorHAnsi" w:cstheme="minorBidi"/>
          <w:noProof/>
          <w:lang w:val="en-US" w:eastAsia="ja-JP"/>
        </w:rPr>
        <w:tab/>
      </w:r>
      <w:r>
        <w:rPr>
          <w:noProof/>
        </w:rPr>
        <w:t>World Wide Web</w:t>
      </w:r>
      <w:r>
        <w:rPr>
          <w:noProof/>
        </w:rPr>
        <w:tab/>
      </w:r>
      <w:r>
        <w:rPr>
          <w:noProof/>
        </w:rPr>
        <w:fldChar w:fldCharType="begin"/>
      </w:r>
      <w:r>
        <w:rPr>
          <w:noProof/>
        </w:rPr>
        <w:instrText xml:space="preserve"> PAGEREF _Toc364882365 \h </w:instrText>
      </w:r>
      <w:r>
        <w:rPr>
          <w:noProof/>
        </w:rPr>
      </w:r>
      <w:r>
        <w:rPr>
          <w:noProof/>
        </w:rPr>
        <w:fldChar w:fldCharType="separate"/>
      </w:r>
      <w:r>
        <w:rPr>
          <w:noProof/>
        </w:rPr>
        <w:t>3</w:t>
      </w:r>
      <w:r>
        <w:rPr>
          <w:noProof/>
        </w:rPr>
        <w:fldChar w:fldCharType="end"/>
      </w:r>
    </w:p>
    <w:p w14:paraId="6252299F" w14:textId="77777777" w:rsidR="00344FD0" w:rsidRDefault="00344FD0">
      <w:pPr>
        <w:pStyle w:val="TOC2"/>
        <w:tabs>
          <w:tab w:val="left" w:pos="840"/>
        </w:tabs>
        <w:rPr>
          <w:rFonts w:asciiTheme="minorHAnsi" w:eastAsiaTheme="minorEastAsia" w:hAnsiTheme="minorHAnsi" w:cstheme="minorBidi"/>
          <w:noProof/>
          <w:lang w:val="en-US" w:eastAsia="ja-JP"/>
        </w:rPr>
      </w:pPr>
      <w:r>
        <w:rPr>
          <w:noProof/>
        </w:rPr>
        <w:t>2.1.</w:t>
      </w:r>
      <w:r>
        <w:rPr>
          <w:rFonts w:asciiTheme="minorHAnsi" w:eastAsiaTheme="minorEastAsia" w:hAnsiTheme="minorHAnsi" w:cstheme="minorBidi"/>
          <w:noProof/>
          <w:lang w:val="en-US" w:eastAsia="ja-JP"/>
        </w:rPr>
        <w:tab/>
      </w:r>
      <w:r>
        <w:rPr>
          <w:noProof/>
        </w:rPr>
        <w:t>Nastanak i razvoj World Wide Weba</w:t>
      </w:r>
      <w:r>
        <w:rPr>
          <w:noProof/>
        </w:rPr>
        <w:tab/>
      </w:r>
      <w:r>
        <w:rPr>
          <w:noProof/>
        </w:rPr>
        <w:fldChar w:fldCharType="begin"/>
      </w:r>
      <w:r>
        <w:rPr>
          <w:noProof/>
        </w:rPr>
        <w:instrText xml:space="preserve"> PAGEREF _Toc364882366 \h </w:instrText>
      </w:r>
      <w:r>
        <w:rPr>
          <w:noProof/>
        </w:rPr>
      </w:r>
      <w:r>
        <w:rPr>
          <w:noProof/>
        </w:rPr>
        <w:fldChar w:fldCharType="separate"/>
      </w:r>
      <w:r>
        <w:rPr>
          <w:noProof/>
        </w:rPr>
        <w:t>3</w:t>
      </w:r>
      <w:r>
        <w:rPr>
          <w:noProof/>
        </w:rPr>
        <w:fldChar w:fldCharType="end"/>
      </w:r>
    </w:p>
    <w:p w14:paraId="0513B6F2" w14:textId="77777777" w:rsidR="00344FD0" w:rsidRDefault="00344FD0">
      <w:pPr>
        <w:pStyle w:val="TOC3"/>
        <w:tabs>
          <w:tab w:val="left" w:pos="1260"/>
        </w:tabs>
        <w:rPr>
          <w:rFonts w:asciiTheme="minorHAnsi" w:eastAsiaTheme="minorEastAsia" w:hAnsiTheme="minorHAnsi" w:cstheme="minorBidi"/>
          <w:noProof/>
          <w:lang w:val="en-US" w:eastAsia="ja-JP"/>
        </w:rPr>
      </w:pPr>
      <w:r w:rsidRPr="00170286">
        <w:rPr>
          <w:noProof/>
          <w:lang w:val="en-US"/>
        </w:rPr>
        <w:t>2.1.1.</w:t>
      </w:r>
      <w:r>
        <w:rPr>
          <w:rFonts w:asciiTheme="minorHAnsi" w:eastAsiaTheme="minorEastAsia" w:hAnsiTheme="minorHAnsi" w:cstheme="minorBidi"/>
          <w:noProof/>
          <w:lang w:val="en-US" w:eastAsia="ja-JP"/>
        </w:rPr>
        <w:tab/>
      </w:r>
      <w:r w:rsidRPr="00170286">
        <w:rPr>
          <w:noProof/>
          <w:lang w:val="en-US"/>
        </w:rPr>
        <w:t>HTTP - Hypertext Transfer Protocol</w:t>
      </w:r>
      <w:r>
        <w:rPr>
          <w:noProof/>
        </w:rPr>
        <w:tab/>
      </w:r>
      <w:r>
        <w:rPr>
          <w:noProof/>
        </w:rPr>
        <w:fldChar w:fldCharType="begin"/>
      </w:r>
      <w:r>
        <w:rPr>
          <w:noProof/>
        </w:rPr>
        <w:instrText xml:space="preserve"> PAGEREF _Toc364882367 \h </w:instrText>
      </w:r>
      <w:r>
        <w:rPr>
          <w:noProof/>
        </w:rPr>
      </w:r>
      <w:r>
        <w:rPr>
          <w:noProof/>
        </w:rPr>
        <w:fldChar w:fldCharType="separate"/>
      </w:r>
      <w:r>
        <w:rPr>
          <w:noProof/>
        </w:rPr>
        <w:t>3</w:t>
      </w:r>
      <w:r>
        <w:rPr>
          <w:noProof/>
        </w:rPr>
        <w:fldChar w:fldCharType="end"/>
      </w:r>
    </w:p>
    <w:p w14:paraId="605E10E4" w14:textId="77777777" w:rsidR="00344FD0" w:rsidRDefault="00344FD0">
      <w:pPr>
        <w:pStyle w:val="TOC3"/>
        <w:tabs>
          <w:tab w:val="left" w:pos="1260"/>
        </w:tabs>
        <w:rPr>
          <w:rFonts w:asciiTheme="minorHAnsi" w:eastAsiaTheme="minorEastAsia" w:hAnsiTheme="minorHAnsi" w:cstheme="minorBidi"/>
          <w:noProof/>
          <w:lang w:val="en-US" w:eastAsia="ja-JP"/>
        </w:rPr>
      </w:pPr>
      <w:r>
        <w:rPr>
          <w:noProof/>
        </w:rPr>
        <w:t>2.1.2.</w:t>
      </w:r>
      <w:r>
        <w:rPr>
          <w:rFonts w:asciiTheme="minorHAnsi" w:eastAsiaTheme="minorEastAsia" w:hAnsiTheme="minorHAnsi" w:cstheme="minorBidi"/>
          <w:noProof/>
          <w:lang w:val="en-US" w:eastAsia="ja-JP"/>
        </w:rPr>
        <w:tab/>
      </w:r>
      <w:r>
        <w:rPr>
          <w:noProof/>
        </w:rPr>
        <w:t>Web i Web 2.0</w:t>
      </w:r>
      <w:r>
        <w:rPr>
          <w:noProof/>
        </w:rPr>
        <w:tab/>
      </w:r>
      <w:r>
        <w:rPr>
          <w:noProof/>
        </w:rPr>
        <w:fldChar w:fldCharType="begin"/>
      </w:r>
      <w:r>
        <w:rPr>
          <w:noProof/>
        </w:rPr>
        <w:instrText xml:space="preserve"> PAGEREF _Toc364882368 \h </w:instrText>
      </w:r>
      <w:r>
        <w:rPr>
          <w:noProof/>
        </w:rPr>
      </w:r>
      <w:r>
        <w:rPr>
          <w:noProof/>
        </w:rPr>
        <w:fldChar w:fldCharType="separate"/>
      </w:r>
      <w:r>
        <w:rPr>
          <w:noProof/>
        </w:rPr>
        <w:t>5</w:t>
      </w:r>
      <w:r>
        <w:rPr>
          <w:noProof/>
        </w:rPr>
        <w:fldChar w:fldCharType="end"/>
      </w:r>
    </w:p>
    <w:p w14:paraId="13BAF6C3" w14:textId="77777777" w:rsidR="00344FD0" w:rsidRDefault="00344FD0">
      <w:pPr>
        <w:pStyle w:val="TOC2"/>
        <w:tabs>
          <w:tab w:val="left" w:pos="840"/>
        </w:tabs>
        <w:rPr>
          <w:rFonts w:asciiTheme="minorHAnsi" w:eastAsiaTheme="minorEastAsia" w:hAnsiTheme="minorHAnsi" w:cstheme="minorBidi"/>
          <w:noProof/>
          <w:lang w:val="en-US" w:eastAsia="ja-JP"/>
        </w:rPr>
      </w:pPr>
      <w:r>
        <w:rPr>
          <w:noProof/>
        </w:rPr>
        <w:t>2.2.</w:t>
      </w:r>
      <w:r>
        <w:rPr>
          <w:rFonts w:asciiTheme="minorHAnsi" w:eastAsiaTheme="minorEastAsia" w:hAnsiTheme="minorHAnsi" w:cstheme="minorBidi"/>
          <w:noProof/>
          <w:lang w:val="en-US" w:eastAsia="ja-JP"/>
        </w:rPr>
        <w:tab/>
      </w:r>
      <w:r>
        <w:rPr>
          <w:noProof/>
        </w:rPr>
        <w:t>Web sustavi</w:t>
      </w:r>
      <w:r>
        <w:rPr>
          <w:noProof/>
        </w:rPr>
        <w:tab/>
      </w:r>
      <w:r>
        <w:rPr>
          <w:noProof/>
        </w:rPr>
        <w:fldChar w:fldCharType="begin"/>
      </w:r>
      <w:r>
        <w:rPr>
          <w:noProof/>
        </w:rPr>
        <w:instrText xml:space="preserve"> PAGEREF _Toc364882369 \h </w:instrText>
      </w:r>
      <w:r>
        <w:rPr>
          <w:noProof/>
        </w:rPr>
      </w:r>
      <w:r>
        <w:rPr>
          <w:noProof/>
        </w:rPr>
        <w:fldChar w:fldCharType="separate"/>
      </w:r>
      <w:r>
        <w:rPr>
          <w:noProof/>
        </w:rPr>
        <w:t>5</w:t>
      </w:r>
      <w:r>
        <w:rPr>
          <w:noProof/>
        </w:rPr>
        <w:fldChar w:fldCharType="end"/>
      </w:r>
    </w:p>
    <w:p w14:paraId="06995AF4" w14:textId="77777777" w:rsidR="00344FD0" w:rsidRDefault="00344FD0">
      <w:pPr>
        <w:pStyle w:val="TOC3"/>
        <w:tabs>
          <w:tab w:val="left" w:pos="1260"/>
        </w:tabs>
        <w:rPr>
          <w:rFonts w:asciiTheme="minorHAnsi" w:eastAsiaTheme="minorEastAsia" w:hAnsiTheme="minorHAnsi" w:cstheme="minorBidi"/>
          <w:noProof/>
          <w:lang w:val="en-US" w:eastAsia="ja-JP"/>
        </w:rPr>
      </w:pPr>
      <w:r>
        <w:rPr>
          <w:noProof/>
        </w:rPr>
        <w:t>2.2.1.</w:t>
      </w:r>
      <w:r>
        <w:rPr>
          <w:rFonts w:asciiTheme="minorHAnsi" w:eastAsiaTheme="minorEastAsia" w:hAnsiTheme="minorHAnsi" w:cstheme="minorBidi"/>
          <w:noProof/>
          <w:lang w:val="en-US" w:eastAsia="ja-JP"/>
        </w:rPr>
        <w:tab/>
      </w:r>
      <w:r>
        <w:rPr>
          <w:noProof/>
        </w:rPr>
        <w:t>Web stranice</w:t>
      </w:r>
      <w:r>
        <w:rPr>
          <w:noProof/>
        </w:rPr>
        <w:tab/>
      </w:r>
      <w:r>
        <w:rPr>
          <w:noProof/>
        </w:rPr>
        <w:fldChar w:fldCharType="begin"/>
      </w:r>
      <w:r>
        <w:rPr>
          <w:noProof/>
        </w:rPr>
        <w:instrText xml:space="preserve"> PAGEREF _Toc364882370 \h </w:instrText>
      </w:r>
      <w:r>
        <w:rPr>
          <w:noProof/>
        </w:rPr>
      </w:r>
      <w:r>
        <w:rPr>
          <w:noProof/>
        </w:rPr>
        <w:fldChar w:fldCharType="separate"/>
      </w:r>
      <w:r>
        <w:rPr>
          <w:noProof/>
        </w:rPr>
        <w:t>6</w:t>
      </w:r>
      <w:r>
        <w:rPr>
          <w:noProof/>
        </w:rPr>
        <w:fldChar w:fldCharType="end"/>
      </w:r>
    </w:p>
    <w:p w14:paraId="4442FA63" w14:textId="77777777" w:rsidR="00344FD0" w:rsidRDefault="00344FD0">
      <w:pPr>
        <w:pStyle w:val="TOC3"/>
        <w:tabs>
          <w:tab w:val="left" w:pos="1260"/>
        </w:tabs>
        <w:rPr>
          <w:rFonts w:asciiTheme="minorHAnsi" w:eastAsiaTheme="minorEastAsia" w:hAnsiTheme="minorHAnsi" w:cstheme="minorBidi"/>
          <w:noProof/>
          <w:lang w:val="en-US" w:eastAsia="ja-JP"/>
        </w:rPr>
      </w:pPr>
      <w:r>
        <w:rPr>
          <w:noProof/>
        </w:rPr>
        <w:t>2.2.2.</w:t>
      </w:r>
      <w:r>
        <w:rPr>
          <w:rFonts w:asciiTheme="minorHAnsi" w:eastAsiaTheme="minorEastAsia" w:hAnsiTheme="minorHAnsi" w:cstheme="minorBidi"/>
          <w:noProof/>
          <w:lang w:val="en-US" w:eastAsia="ja-JP"/>
        </w:rPr>
        <w:tab/>
      </w:r>
      <w:r>
        <w:rPr>
          <w:noProof/>
        </w:rPr>
        <w:t>Web servisi</w:t>
      </w:r>
      <w:r>
        <w:rPr>
          <w:noProof/>
        </w:rPr>
        <w:tab/>
      </w:r>
      <w:r>
        <w:rPr>
          <w:noProof/>
        </w:rPr>
        <w:fldChar w:fldCharType="begin"/>
      </w:r>
      <w:r>
        <w:rPr>
          <w:noProof/>
        </w:rPr>
        <w:instrText xml:space="preserve"> PAGEREF _Toc364882371 \h </w:instrText>
      </w:r>
      <w:r>
        <w:rPr>
          <w:noProof/>
        </w:rPr>
      </w:r>
      <w:r>
        <w:rPr>
          <w:noProof/>
        </w:rPr>
        <w:fldChar w:fldCharType="separate"/>
      </w:r>
      <w:r>
        <w:rPr>
          <w:noProof/>
        </w:rPr>
        <w:t>6</w:t>
      </w:r>
      <w:r>
        <w:rPr>
          <w:noProof/>
        </w:rPr>
        <w:fldChar w:fldCharType="end"/>
      </w:r>
    </w:p>
    <w:p w14:paraId="588C8733" w14:textId="77777777" w:rsidR="00344FD0" w:rsidRDefault="00344FD0">
      <w:pPr>
        <w:pStyle w:val="TOC3"/>
        <w:tabs>
          <w:tab w:val="left" w:pos="1260"/>
        </w:tabs>
        <w:rPr>
          <w:rFonts w:asciiTheme="minorHAnsi" w:eastAsiaTheme="minorEastAsia" w:hAnsiTheme="minorHAnsi" w:cstheme="minorBidi"/>
          <w:noProof/>
          <w:lang w:val="en-US" w:eastAsia="ja-JP"/>
        </w:rPr>
      </w:pPr>
      <w:r>
        <w:rPr>
          <w:noProof/>
        </w:rPr>
        <w:t>2.2.3.</w:t>
      </w:r>
      <w:r>
        <w:rPr>
          <w:rFonts w:asciiTheme="minorHAnsi" w:eastAsiaTheme="minorEastAsia" w:hAnsiTheme="minorHAnsi" w:cstheme="minorBidi"/>
          <w:noProof/>
          <w:lang w:val="en-US" w:eastAsia="ja-JP"/>
        </w:rPr>
        <w:tab/>
      </w:r>
      <w:r>
        <w:rPr>
          <w:noProof/>
        </w:rPr>
        <w:t>Web aplikacije</w:t>
      </w:r>
      <w:r>
        <w:rPr>
          <w:noProof/>
        </w:rPr>
        <w:tab/>
      </w:r>
      <w:r>
        <w:rPr>
          <w:noProof/>
        </w:rPr>
        <w:fldChar w:fldCharType="begin"/>
      </w:r>
      <w:r>
        <w:rPr>
          <w:noProof/>
        </w:rPr>
        <w:instrText xml:space="preserve"> PAGEREF _Toc364882372 \h </w:instrText>
      </w:r>
      <w:r>
        <w:rPr>
          <w:noProof/>
        </w:rPr>
      </w:r>
      <w:r>
        <w:rPr>
          <w:noProof/>
        </w:rPr>
        <w:fldChar w:fldCharType="separate"/>
      </w:r>
      <w:r>
        <w:rPr>
          <w:noProof/>
        </w:rPr>
        <w:t>6</w:t>
      </w:r>
      <w:r>
        <w:rPr>
          <w:noProof/>
        </w:rPr>
        <w:fldChar w:fldCharType="end"/>
      </w:r>
    </w:p>
    <w:p w14:paraId="222B8433" w14:textId="77777777" w:rsidR="00344FD0" w:rsidRDefault="00344FD0">
      <w:pPr>
        <w:pStyle w:val="TOC2"/>
        <w:tabs>
          <w:tab w:val="left" w:pos="840"/>
        </w:tabs>
        <w:rPr>
          <w:rFonts w:asciiTheme="minorHAnsi" w:eastAsiaTheme="minorEastAsia" w:hAnsiTheme="minorHAnsi" w:cstheme="minorBidi"/>
          <w:noProof/>
          <w:lang w:val="en-US" w:eastAsia="ja-JP"/>
        </w:rPr>
      </w:pPr>
      <w:r>
        <w:rPr>
          <w:noProof/>
        </w:rPr>
        <w:t>2.3.</w:t>
      </w:r>
      <w:r>
        <w:rPr>
          <w:rFonts w:asciiTheme="minorHAnsi" w:eastAsiaTheme="minorEastAsia" w:hAnsiTheme="minorHAnsi" w:cstheme="minorBidi"/>
          <w:noProof/>
          <w:lang w:val="en-US" w:eastAsia="ja-JP"/>
        </w:rPr>
        <w:tab/>
      </w:r>
      <w:r>
        <w:rPr>
          <w:noProof/>
        </w:rPr>
        <w:t>Web tehnologije</w:t>
      </w:r>
      <w:r>
        <w:rPr>
          <w:noProof/>
        </w:rPr>
        <w:tab/>
      </w:r>
      <w:r>
        <w:rPr>
          <w:noProof/>
        </w:rPr>
        <w:fldChar w:fldCharType="begin"/>
      </w:r>
      <w:r>
        <w:rPr>
          <w:noProof/>
        </w:rPr>
        <w:instrText xml:space="preserve"> PAGEREF _Toc364882373 \h </w:instrText>
      </w:r>
      <w:r>
        <w:rPr>
          <w:noProof/>
        </w:rPr>
      </w:r>
      <w:r>
        <w:rPr>
          <w:noProof/>
        </w:rPr>
        <w:fldChar w:fldCharType="separate"/>
      </w:r>
      <w:r>
        <w:rPr>
          <w:noProof/>
        </w:rPr>
        <w:t>7</w:t>
      </w:r>
      <w:r>
        <w:rPr>
          <w:noProof/>
        </w:rPr>
        <w:fldChar w:fldCharType="end"/>
      </w:r>
    </w:p>
    <w:p w14:paraId="7A7B55BE" w14:textId="77777777" w:rsidR="00344FD0" w:rsidRDefault="00344FD0">
      <w:pPr>
        <w:pStyle w:val="TOC3"/>
        <w:tabs>
          <w:tab w:val="left" w:pos="1260"/>
        </w:tabs>
        <w:rPr>
          <w:rFonts w:asciiTheme="minorHAnsi" w:eastAsiaTheme="minorEastAsia" w:hAnsiTheme="minorHAnsi" w:cstheme="minorBidi"/>
          <w:noProof/>
          <w:lang w:val="en-US" w:eastAsia="ja-JP"/>
        </w:rPr>
      </w:pPr>
      <w:r>
        <w:rPr>
          <w:noProof/>
        </w:rPr>
        <w:t>2.3.1.</w:t>
      </w:r>
      <w:r>
        <w:rPr>
          <w:rFonts w:asciiTheme="minorHAnsi" w:eastAsiaTheme="minorEastAsia" w:hAnsiTheme="minorHAnsi" w:cstheme="minorBidi"/>
          <w:noProof/>
          <w:lang w:val="en-US" w:eastAsia="ja-JP"/>
        </w:rPr>
        <w:tab/>
      </w:r>
      <w:r>
        <w:rPr>
          <w:noProof/>
        </w:rPr>
        <w:t>Razvoj web sustava na strani poslužitelja  - Backend tehnologije</w:t>
      </w:r>
      <w:r>
        <w:rPr>
          <w:noProof/>
        </w:rPr>
        <w:tab/>
      </w:r>
      <w:r>
        <w:rPr>
          <w:noProof/>
        </w:rPr>
        <w:fldChar w:fldCharType="begin"/>
      </w:r>
      <w:r>
        <w:rPr>
          <w:noProof/>
        </w:rPr>
        <w:instrText xml:space="preserve"> PAGEREF _Toc364882374 \h </w:instrText>
      </w:r>
      <w:r>
        <w:rPr>
          <w:noProof/>
        </w:rPr>
      </w:r>
      <w:r>
        <w:rPr>
          <w:noProof/>
        </w:rPr>
        <w:fldChar w:fldCharType="separate"/>
      </w:r>
      <w:r>
        <w:rPr>
          <w:noProof/>
        </w:rPr>
        <w:t>7</w:t>
      </w:r>
      <w:r>
        <w:rPr>
          <w:noProof/>
        </w:rPr>
        <w:fldChar w:fldCharType="end"/>
      </w:r>
    </w:p>
    <w:p w14:paraId="68954338" w14:textId="77777777" w:rsidR="00344FD0" w:rsidRDefault="00344FD0">
      <w:pPr>
        <w:pStyle w:val="TOC3"/>
        <w:tabs>
          <w:tab w:val="left" w:pos="1260"/>
        </w:tabs>
        <w:rPr>
          <w:rFonts w:asciiTheme="minorHAnsi" w:eastAsiaTheme="minorEastAsia" w:hAnsiTheme="minorHAnsi" w:cstheme="minorBidi"/>
          <w:noProof/>
          <w:lang w:val="en-US" w:eastAsia="ja-JP"/>
        </w:rPr>
      </w:pPr>
      <w:r>
        <w:rPr>
          <w:noProof/>
        </w:rPr>
        <w:t>2.3.2.</w:t>
      </w:r>
      <w:r>
        <w:rPr>
          <w:rFonts w:asciiTheme="minorHAnsi" w:eastAsiaTheme="minorEastAsia" w:hAnsiTheme="minorHAnsi" w:cstheme="minorBidi"/>
          <w:noProof/>
          <w:lang w:val="en-US" w:eastAsia="ja-JP"/>
        </w:rPr>
        <w:tab/>
      </w:r>
      <w:r>
        <w:rPr>
          <w:noProof/>
        </w:rPr>
        <w:t>Razvoj web sustava na strani klijenta  - Frontend tehnologije</w:t>
      </w:r>
      <w:r>
        <w:rPr>
          <w:noProof/>
        </w:rPr>
        <w:tab/>
      </w:r>
      <w:r>
        <w:rPr>
          <w:noProof/>
        </w:rPr>
        <w:fldChar w:fldCharType="begin"/>
      </w:r>
      <w:r>
        <w:rPr>
          <w:noProof/>
        </w:rPr>
        <w:instrText xml:space="preserve"> PAGEREF _Toc364882375 \h </w:instrText>
      </w:r>
      <w:r>
        <w:rPr>
          <w:noProof/>
        </w:rPr>
      </w:r>
      <w:r>
        <w:rPr>
          <w:noProof/>
        </w:rPr>
        <w:fldChar w:fldCharType="separate"/>
      </w:r>
      <w:r>
        <w:rPr>
          <w:noProof/>
        </w:rPr>
        <w:t>7</w:t>
      </w:r>
      <w:r>
        <w:rPr>
          <w:noProof/>
        </w:rPr>
        <w:fldChar w:fldCharType="end"/>
      </w:r>
    </w:p>
    <w:p w14:paraId="4140BC72" w14:textId="77777777" w:rsidR="00344FD0" w:rsidRDefault="00344FD0">
      <w:pPr>
        <w:pStyle w:val="TOC1"/>
        <w:tabs>
          <w:tab w:val="left" w:pos="420"/>
        </w:tabs>
        <w:rPr>
          <w:rFonts w:asciiTheme="minorHAnsi" w:eastAsiaTheme="minorEastAsia" w:hAnsiTheme="minorHAnsi" w:cstheme="minorBidi"/>
          <w:noProof/>
          <w:lang w:val="en-US" w:eastAsia="ja-JP"/>
        </w:rPr>
      </w:pPr>
      <w:r>
        <w:rPr>
          <w:noProof/>
        </w:rPr>
        <w:t>3.</w:t>
      </w:r>
      <w:r>
        <w:rPr>
          <w:rFonts w:asciiTheme="minorHAnsi" w:eastAsiaTheme="minorEastAsia" w:hAnsiTheme="minorHAnsi" w:cstheme="minorBidi"/>
          <w:noProof/>
          <w:lang w:val="en-US" w:eastAsia="ja-JP"/>
        </w:rPr>
        <w:tab/>
      </w:r>
      <w:r>
        <w:rPr>
          <w:noProof/>
        </w:rPr>
        <w:t>PHP programski jezik</w:t>
      </w:r>
      <w:r>
        <w:rPr>
          <w:noProof/>
        </w:rPr>
        <w:tab/>
      </w:r>
      <w:r>
        <w:rPr>
          <w:noProof/>
        </w:rPr>
        <w:fldChar w:fldCharType="begin"/>
      </w:r>
      <w:r>
        <w:rPr>
          <w:noProof/>
        </w:rPr>
        <w:instrText xml:space="preserve"> PAGEREF _Toc364882376 \h </w:instrText>
      </w:r>
      <w:r>
        <w:rPr>
          <w:noProof/>
        </w:rPr>
      </w:r>
      <w:r>
        <w:rPr>
          <w:noProof/>
        </w:rPr>
        <w:fldChar w:fldCharType="separate"/>
      </w:r>
      <w:r>
        <w:rPr>
          <w:noProof/>
        </w:rPr>
        <w:t>8</w:t>
      </w:r>
      <w:r>
        <w:rPr>
          <w:noProof/>
        </w:rPr>
        <w:fldChar w:fldCharType="end"/>
      </w:r>
    </w:p>
    <w:p w14:paraId="6B8A39FA" w14:textId="77777777" w:rsidR="00344FD0" w:rsidRDefault="00344FD0">
      <w:pPr>
        <w:pStyle w:val="TOC2"/>
        <w:tabs>
          <w:tab w:val="left" w:pos="840"/>
        </w:tabs>
        <w:rPr>
          <w:rFonts w:asciiTheme="minorHAnsi" w:eastAsiaTheme="minorEastAsia" w:hAnsiTheme="minorHAnsi" w:cstheme="minorBidi"/>
          <w:noProof/>
          <w:lang w:val="en-US" w:eastAsia="ja-JP"/>
        </w:rPr>
      </w:pPr>
      <w:r>
        <w:rPr>
          <w:noProof/>
        </w:rPr>
        <w:t>3.1.</w:t>
      </w:r>
      <w:r>
        <w:rPr>
          <w:rFonts w:asciiTheme="minorHAnsi" w:eastAsiaTheme="minorEastAsia" w:hAnsiTheme="minorHAnsi" w:cstheme="minorBidi"/>
          <w:noProof/>
          <w:lang w:val="en-US" w:eastAsia="ja-JP"/>
        </w:rPr>
        <w:tab/>
      </w:r>
      <w:r>
        <w:rPr>
          <w:noProof/>
        </w:rPr>
        <w:t>Razvoj PHP programskog jezika</w:t>
      </w:r>
      <w:r>
        <w:rPr>
          <w:noProof/>
        </w:rPr>
        <w:tab/>
      </w:r>
      <w:r>
        <w:rPr>
          <w:noProof/>
        </w:rPr>
        <w:fldChar w:fldCharType="begin"/>
      </w:r>
      <w:r>
        <w:rPr>
          <w:noProof/>
        </w:rPr>
        <w:instrText xml:space="preserve"> PAGEREF _Toc364882377 \h </w:instrText>
      </w:r>
      <w:r>
        <w:rPr>
          <w:noProof/>
        </w:rPr>
      </w:r>
      <w:r>
        <w:rPr>
          <w:noProof/>
        </w:rPr>
        <w:fldChar w:fldCharType="separate"/>
      </w:r>
      <w:r>
        <w:rPr>
          <w:noProof/>
        </w:rPr>
        <w:t>8</w:t>
      </w:r>
      <w:r>
        <w:rPr>
          <w:noProof/>
        </w:rPr>
        <w:fldChar w:fldCharType="end"/>
      </w:r>
    </w:p>
    <w:p w14:paraId="30DF207C" w14:textId="77777777" w:rsidR="00344FD0" w:rsidRDefault="00344FD0">
      <w:pPr>
        <w:pStyle w:val="TOC2"/>
        <w:tabs>
          <w:tab w:val="left" w:pos="840"/>
        </w:tabs>
        <w:rPr>
          <w:rFonts w:asciiTheme="minorHAnsi" w:eastAsiaTheme="minorEastAsia" w:hAnsiTheme="minorHAnsi" w:cstheme="minorBidi"/>
          <w:noProof/>
          <w:lang w:val="en-US" w:eastAsia="ja-JP"/>
        </w:rPr>
      </w:pPr>
      <w:r>
        <w:rPr>
          <w:noProof/>
        </w:rPr>
        <w:t>3.2.</w:t>
      </w:r>
      <w:r>
        <w:rPr>
          <w:rFonts w:asciiTheme="minorHAnsi" w:eastAsiaTheme="minorEastAsia" w:hAnsiTheme="minorHAnsi" w:cstheme="minorBidi"/>
          <w:noProof/>
          <w:lang w:val="en-US" w:eastAsia="ja-JP"/>
        </w:rPr>
        <w:tab/>
      </w:r>
      <w:r>
        <w:rPr>
          <w:noProof/>
        </w:rPr>
        <w:t>Razvoj suvremenih web sustava u PHP programskom jeziku</w:t>
      </w:r>
      <w:r>
        <w:rPr>
          <w:noProof/>
        </w:rPr>
        <w:tab/>
      </w:r>
      <w:r>
        <w:rPr>
          <w:noProof/>
        </w:rPr>
        <w:fldChar w:fldCharType="begin"/>
      </w:r>
      <w:r>
        <w:rPr>
          <w:noProof/>
        </w:rPr>
        <w:instrText xml:space="preserve"> PAGEREF _Toc364882378 \h </w:instrText>
      </w:r>
      <w:r>
        <w:rPr>
          <w:noProof/>
        </w:rPr>
      </w:r>
      <w:r>
        <w:rPr>
          <w:noProof/>
        </w:rPr>
        <w:fldChar w:fldCharType="separate"/>
      </w:r>
      <w:r>
        <w:rPr>
          <w:noProof/>
        </w:rPr>
        <w:t>13</w:t>
      </w:r>
      <w:r>
        <w:rPr>
          <w:noProof/>
        </w:rPr>
        <w:fldChar w:fldCharType="end"/>
      </w:r>
    </w:p>
    <w:p w14:paraId="7AEE07D7" w14:textId="77777777" w:rsidR="00344FD0" w:rsidRDefault="00344FD0">
      <w:pPr>
        <w:pStyle w:val="TOC3"/>
        <w:tabs>
          <w:tab w:val="left" w:pos="1260"/>
        </w:tabs>
        <w:rPr>
          <w:rFonts w:asciiTheme="minorHAnsi" w:eastAsiaTheme="minorEastAsia" w:hAnsiTheme="minorHAnsi" w:cstheme="minorBidi"/>
          <w:noProof/>
          <w:lang w:val="en-US" w:eastAsia="ja-JP"/>
        </w:rPr>
      </w:pPr>
      <w:r>
        <w:rPr>
          <w:noProof/>
        </w:rPr>
        <w:t>3.2.1.</w:t>
      </w:r>
      <w:r>
        <w:rPr>
          <w:rFonts w:asciiTheme="minorHAnsi" w:eastAsiaTheme="minorEastAsia" w:hAnsiTheme="minorHAnsi" w:cstheme="minorBidi"/>
          <w:noProof/>
          <w:lang w:val="en-US" w:eastAsia="ja-JP"/>
        </w:rPr>
        <w:tab/>
      </w:r>
      <w:r>
        <w:rPr>
          <w:noProof/>
        </w:rPr>
        <w:t>Razvojni ekosustav</w:t>
      </w:r>
      <w:r>
        <w:rPr>
          <w:noProof/>
        </w:rPr>
        <w:tab/>
      </w:r>
      <w:r>
        <w:rPr>
          <w:noProof/>
        </w:rPr>
        <w:fldChar w:fldCharType="begin"/>
      </w:r>
      <w:r>
        <w:rPr>
          <w:noProof/>
        </w:rPr>
        <w:instrText xml:space="preserve"> PAGEREF _Toc364882379 \h </w:instrText>
      </w:r>
      <w:r>
        <w:rPr>
          <w:noProof/>
        </w:rPr>
      </w:r>
      <w:r>
        <w:rPr>
          <w:noProof/>
        </w:rPr>
        <w:fldChar w:fldCharType="separate"/>
      </w:r>
      <w:r>
        <w:rPr>
          <w:noProof/>
        </w:rPr>
        <w:t>13</w:t>
      </w:r>
      <w:r>
        <w:rPr>
          <w:noProof/>
        </w:rPr>
        <w:fldChar w:fldCharType="end"/>
      </w:r>
    </w:p>
    <w:p w14:paraId="18AFB84C" w14:textId="77777777" w:rsidR="00344FD0" w:rsidRDefault="00344FD0">
      <w:pPr>
        <w:pStyle w:val="TOC3"/>
        <w:tabs>
          <w:tab w:val="left" w:pos="1260"/>
        </w:tabs>
        <w:rPr>
          <w:rFonts w:asciiTheme="minorHAnsi" w:eastAsiaTheme="minorEastAsia" w:hAnsiTheme="minorHAnsi" w:cstheme="minorBidi"/>
          <w:noProof/>
          <w:lang w:val="en-US" w:eastAsia="ja-JP"/>
        </w:rPr>
      </w:pPr>
      <w:r>
        <w:rPr>
          <w:noProof/>
        </w:rPr>
        <w:t>3.2.2.</w:t>
      </w:r>
      <w:r>
        <w:rPr>
          <w:rFonts w:asciiTheme="minorHAnsi" w:eastAsiaTheme="minorEastAsia" w:hAnsiTheme="minorHAnsi" w:cstheme="minorBidi"/>
          <w:noProof/>
          <w:lang w:val="en-US" w:eastAsia="ja-JP"/>
        </w:rPr>
        <w:tab/>
      </w:r>
      <w:r>
        <w:rPr>
          <w:noProof/>
        </w:rPr>
        <w:t>On-line zajednica</w:t>
      </w:r>
      <w:r>
        <w:rPr>
          <w:noProof/>
        </w:rPr>
        <w:tab/>
      </w:r>
      <w:r>
        <w:rPr>
          <w:noProof/>
        </w:rPr>
        <w:fldChar w:fldCharType="begin"/>
      </w:r>
      <w:r>
        <w:rPr>
          <w:noProof/>
        </w:rPr>
        <w:instrText xml:space="preserve"> PAGEREF _Toc364882380 \h </w:instrText>
      </w:r>
      <w:r>
        <w:rPr>
          <w:noProof/>
        </w:rPr>
      </w:r>
      <w:r>
        <w:rPr>
          <w:noProof/>
        </w:rPr>
        <w:fldChar w:fldCharType="separate"/>
      </w:r>
      <w:r>
        <w:rPr>
          <w:noProof/>
        </w:rPr>
        <w:t>13</w:t>
      </w:r>
      <w:r>
        <w:rPr>
          <w:noProof/>
        </w:rPr>
        <w:fldChar w:fldCharType="end"/>
      </w:r>
    </w:p>
    <w:p w14:paraId="283DF262" w14:textId="77777777" w:rsidR="00344FD0" w:rsidRDefault="00344FD0">
      <w:pPr>
        <w:pStyle w:val="TOC3"/>
        <w:tabs>
          <w:tab w:val="left" w:pos="1260"/>
        </w:tabs>
        <w:rPr>
          <w:rFonts w:asciiTheme="minorHAnsi" w:eastAsiaTheme="minorEastAsia" w:hAnsiTheme="minorHAnsi" w:cstheme="minorBidi"/>
          <w:noProof/>
          <w:lang w:val="en-US" w:eastAsia="ja-JP"/>
        </w:rPr>
      </w:pPr>
      <w:r>
        <w:rPr>
          <w:noProof/>
        </w:rPr>
        <w:t>3.2.3.</w:t>
      </w:r>
      <w:r>
        <w:rPr>
          <w:rFonts w:asciiTheme="minorHAnsi" w:eastAsiaTheme="minorEastAsia" w:hAnsiTheme="minorHAnsi" w:cstheme="minorBidi"/>
          <w:noProof/>
          <w:lang w:val="en-US" w:eastAsia="ja-JP"/>
        </w:rPr>
        <w:tab/>
      </w:r>
      <w:r>
        <w:rPr>
          <w:noProof/>
        </w:rPr>
        <w:t>Kritike programskog jezika PHP</w:t>
      </w:r>
      <w:r>
        <w:rPr>
          <w:noProof/>
        </w:rPr>
        <w:tab/>
      </w:r>
      <w:r>
        <w:rPr>
          <w:noProof/>
        </w:rPr>
        <w:fldChar w:fldCharType="begin"/>
      </w:r>
      <w:r>
        <w:rPr>
          <w:noProof/>
        </w:rPr>
        <w:instrText xml:space="preserve"> PAGEREF _Toc364882381 \h </w:instrText>
      </w:r>
      <w:r>
        <w:rPr>
          <w:noProof/>
        </w:rPr>
      </w:r>
      <w:r>
        <w:rPr>
          <w:noProof/>
        </w:rPr>
        <w:fldChar w:fldCharType="separate"/>
      </w:r>
      <w:r>
        <w:rPr>
          <w:noProof/>
        </w:rPr>
        <w:t>13</w:t>
      </w:r>
      <w:r>
        <w:rPr>
          <w:noProof/>
        </w:rPr>
        <w:fldChar w:fldCharType="end"/>
      </w:r>
    </w:p>
    <w:p w14:paraId="6B886AF9" w14:textId="77777777" w:rsidR="00344FD0" w:rsidRDefault="00344FD0">
      <w:pPr>
        <w:pStyle w:val="TOC1"/>
        <w:tabs>
          <w:tab w:val="left" w:pos="420"/>
        </w:tabs>
        <w:rPr>
          <w:rFonts w:asciiTheme="minorHAnsi" w:eastAsiaTheme="minorEastAsia" w:hAnsiTheme="minorHAnsi" w:cstheme="minorBidi"/>
          <w:noProof/>
          <w:lang w:val="en-US" w:eastAsia="ja-JP"/>
        </w:rPr>
      </w:pPr>
      <w:r>
        <w:rPr>
          <w:noProof/>
        </w:rPr>
        <w:t>4.</w:t>
      </w:r>
      <w:r>
        <w:rPr>
          <w:rFonts w:asciiTheme="minorHAnsi" w:eastAsiaTheme="minorEastAsia" w:hAnsiTheme="minorHAnsi" w:cstheme="minorBidi"/>
          <w:noProof/>
          <w:lang w:val="en-US" w:eastAsia="ja-JP"/>
        </w:rPr>
        <w:tab/>
      </w:r>
      <w:r>
        <w:rPr>
          <w:noProof/>
        </w:rPr>
        <w:t>Performanse web sustava</w:t>
      </w:r>
      <w:r>
        <w:rPr>
          <w:noProof/>
        </w:rPr>
        <w:tab/>
      </w:r>
      <w:r>
        <w:rPr>
          <w:noProof/>
        </w:rPr>
        <w:fldChar w:fldCharType="begin"/>
      </w:r>
      <w:r>
        <w:rPr>
          <w:noProof/>
        </w:rPr>
        <w:instrText xml:space="preserve"> PAGEREF _Toc364882382 \h </w:instrText>
      </w:r>
      <w:r>
        <w:rPr>
          <w:noProof/>
        </w:rPr>
      </w:r>
      <w:r>
        <w:rPr>
          <w:noProof/>
        </w:rPr>
        <w:fldChar w:fldCharType="separate"/>
      </w:r>
      <w:r>
        <w:rPr>
          <w:noProof/>
        </w:rPr>
        <w:t>14</w:t>
      </w:r>
      <w:r>
        <w:rPr>
          <w:noProof/>
        </w:rPr>
        <w:fldChar w:fldCharType="end"/>
      </w:r>
    </w:p>
    <w:p w14:paraId="6B7CB656" w14:textId="77777777" w:rsidR="00344FD0" w:rsidRDefault="00344FD0">
      <w:pPr>
        <w:pStyle w:val="TOC2"/>
        <w:tabs>
          <w:tab w:val="left" w:pos="840"/>
        </w:tabs>
        <w:rPr>
          <w:rFonts w:asciiTheme="minorHAnsi" w:eastAsiaTheme="minorEastAsia" w:hAnsiTheme="minorHAnsi" w:cstheme="minorBidi"/>
          <w:noProof/>
          <w:lang w:val="en-US" w:eastAsia="ja-JP"/>
        </w:rPr>
      </w:pPr>
      <w:r>
        <w:rPr>
          <w:noProof/>
        </w:rPr>
        <w:t>4.1.</w:t>
      </w:r>
      <w:r>
        <w:rPr>
          <w:rFonts w:asciiTheme="minorHAnsi" w:eastAsiaTheme="minorEastAsia" w:hAnsiTheme="minorHAnsi" w:cstheme="minorBidi"/>
          <w:noProof/>
          <w:lang w:val="en-US" w:eastAsia="ja-JP"/>
        </w:rPr>
        <w:tab/>
      </w:r>
      <w:r>
        <w:rPr>
          <w:noProof/>
        </w:rPr>
        <w:t>Web sustavi visokih performansi</w:t>
      </w:r>
      <w:r>
        <w:rPr>
          <w:noProof/>
        </w:rPr>
        <w:tab/>
      </w:r>
      <w:r>
        <w:rPr>
          <w:noProof/>
        </w:rPr>
        <w:fldChar w:fldCharType="begin"/>
      </w:r>
      <w:r>
        <w:rPr>
          <w:noProof/>
        </w:rPr>
        <w:instrText xml:space="preserve"> PAGEREF _Toc364882383 \h </w:instrText>
      </w:r>
      <w:r>
        <w:rPr>
          <w:noProof/>
        </w:rPr>
      </w:r>
      <w:r>
        <w:rPr>
          <w:noProof/>
        </w:rPr>
        <w:fldChar w:fldCharType="separate"/>
      </w:r>
      <w:r>
        <w:rPr>
          <w:noProof/>
        </w:rPr>
        <w:t>14</w:t>
      </w:r>
      <w:r>
        <w:rPr>
          <w:noProof/>
        </w:rPr>
        <w:fldChar w:fldCharType="end"/>
      </w:r>
    </w:p>
    <w:p w14:paraId="2A6BE007" w14:textId="77777777" w:rsidR="00344FD0" w:rsidRDefault="00344FD0">
      <w:pPr>
        <w:pStyle w:val="TOC2"/>
        <w:tabs>
          <w:tab w:val="left" w:pos="840"/>
        </w:tabs>
        <w:rPr>
          <w:rFonts w:asciiTheme="minorHAnsi" w:eastAsiaTheme="minorEastAsia" w:hAnsiTheme="minorHAnsi" w:cstheme="minorBidi"/>
          <w:noProof/>
          <w:lang w:val="en-US" w:eastAsia="ja-JP"/>
        </w:rPr>
      </w:pPr>
      <w:r>
        <w:rPr>
          <w:noProof/>
        </w:rPr>
        <w:t>4.2.</w:t>
      </w:r>
      <w:r>
        <w:rPr>
          <w:rFonts w:asciiTheme="minorHAnsi" w:eastAsiaTheme="minorEastAsia" w:hAnsiTheme="minorHAnsi" w:cstheme="minorBidi"/>
          <w:noProof/>
          <w:lang w:val="en-US" w:eastAsia="ja-JP"/>
        </w:rPr>
        <w:tab/>
      </w:r>
      <w:r>
        <w:rPr>
          <w:noProof/>
        </w:rPr>
        <w:t>Performansne karakteristike web sustava</w:t>
      </w:r>
      <w:r>
        <w:rPr>
          <w:noProof/>
        </w:rPr>
        <w:tab/>
      </w:r>
      <w:r>
        <w:rPr>
          <w:noProof/>
        </w:rPr>
        <w:fldChar w:fldCharType="begin"/>
      </w:r>
      <w:r>
        <w:rPr>
          <w:noProof/>
        </w:rPr>
        <w:instrText xml:space="preserve"> PAGEREF _Toc364882384 \h </w:instrText>
      </w:r>
      <w:r>
        <w:rPr>
          <w:noProof/>
        </w:rPr>
      </w:r>
      <w:r>
        <w:rPr>
          <w:noProof/>
        </w:rPr>
        <w:fldChar w:fldCharType="separate"/>
      </w:r>
      <w:r>
        <w:rPr>
          <w:noProof/>
        </w:rPr>
        <w:t>15</w:t>
      </w:r>
      <w:r>
        <w:rPr>
          <w:noProof/>
        </w:rPr>
        <w:fldChar w:fldCharType="end"/>
      </w:r>
    </w:p>
    <w:p w14:paraId="077E3DD8" w14:textId="77777777" w:rsidR="00344FD0" w:rsidRDefault="00344FD0">
      <w:pPr>
        <w:pStyle w:val="TOC3"/>
        <w:tabs>
          <w:tab w:val="left" w:pos="1260"/>
        </w:tabs>
        <w:rPr>
          <w:rFonts w:asciiTheme="minorHAnsi" w:eastAsiaTheme="minorEastAsia" w:hAnsiTheme="minorHAnsi" w:cstheme="minorBidi"/>
          <w:noProof/>
          <w:lang w:val="en-US" w:eastAsia="ja-JP"/>
        </w:rPr>
      </w:pPr>
      <w:r>
        <w:rPr>
          <w:noProof/>
        </w:rPr>
        <w:t>4.2.1.</w:t>
      </w:r>
      <w:r>
        <w:rPr>
          <w:rFonts w:asciiTheme="minorHAnsi" w:eastAsiaTheme="minorEastAsia" w:hAnsiTheme="minorHAnsi" w:cstheme="minorBidi"/>
          <w:noProof/>
          <w:lang w:val="en-US" w:eastAsia="ja-JP"/>
        </w:rPr>
        <w:tab/>
      </w:r>
      <w:r>
        <w:rPr>
          <w:noProof/>
        </w:rPr>
        <w:t>Propusnost web sustava</w:t>
      </w:r>
      <w:r>
        <w:rPr>
          <w:noProof/>
        </w:rPr>
        <w:tab/>
      </w:r>
      <w:r>
        <w:rPr>
          <w:noProof/>
        </w:rPr>
        <w:fldChar w:fldCharType="begin"/>
      </w:r>
      <w:r>
        <w:rPr>
          <w:noProof/>
        </w:rPr>
        <w:instrText xml:space="preserve"> PAGEREF _Toc364882385 \h </w:instrText>
      </w:r>
      <w:r>
        <w:rPr>
          <w:noProof/>
        </w:rPr>
      </w:r>
      <w:r>
        <w:rPr>
          <w:noProof/>
        </w:rPr>
        <w:fldChar w:fldCharType="separate"/>
      </w:r>
      <w:r>
        <w:rPr>
          <w:noProof/>
        </w:rPr>
        <w:t>15</w:t>
      </w:r>
      <w:r>
        <w:rPr>
          <w:noProof/>
        </w:rPr>
        <w:fldChar w:fldCharType="end"/>
      </w:r>
    </w:p>
    <w:p w14:paraId="11173E05" w14:textId="77777777" w:rsidR="00344FD0" w:rsidRDefault="00344FD0">
      <w:pPr>
        <w:pStyle w:val="TOC3"/>
        <w:tabs>
          <w:tab w:val="left" w:pos="1260"/>
        </w:tabs>
        <w:rPr>
          <w:rFonts w:asciiTheme="minorHAnsi" w:eastAsiaTheme="minorEastAsia" w:hAnsiTheme="minorHAnsi" w:cstheme="minorBidi"/>
          <w:noProof/>
          <w:lang w:val="en-US" w:eastAsia="ja-JP"/>
        </w:rPr>
      </w:pPr>
      <w:r>
        <w:rPr>
          <w:noProof/>
        </w:rPr>
        <w:t>4.2.2.</w:t>
      </w:r>
      <w:r>
        <w:rPr>
          <w:rFonts w:asciiTheme="minorHAnsi" w:eastAsiaTheme="minorEastAsia" w:hAnsiTheme="minorHAnsi" w:cstheme="minorBidi"/>
          <w:noProof/>
          <w:lang w:val="en-US" w:eastAsia="ja-JP"/>
        </w:rPr>
        <w:tab/>
      </w:r>
      <w:r>
        <w:rPr>
          <w:noProof/>
        </w:rPr>
        <w:t>Vrijeme odziva web sustava</w:t>
      </w:r>
      <w:r>
        <w:rPr>
          <w:noProof/>
        </w:rPr>
        <w:tab/>
      </w:r>
      <w:r>
        <w:rPr>
          <w:noProof/>
        </w:rPr>
        <w:fldChar w:fldCharType="begin"/>
      </w:r>
      <w:r>
        <w:rPr>
          <w:noProof/>
        </w:rPr>
        <w:instrText xml:space="preserve"> PAGEREF _Toc364882386 \h </w:instrText>
      </w:r>
      <w:r>
        <w:rPr>
          <w:noProof/>
        </w:rPr>
      </w:r>
      <w:r>
        <w:rPr>
          <w:noProof/>
        </w:rPr>
        <w:fldChar w:fldCharType="separate"/>
      </w:r>
      <w:r>
        <w:rPr>
          <w:noProof/>
        </w:rPr>
        <w:t>15</w:t>
      </w:r>
      <w:r>
        <w:rPr>
          <w:noProof/>
        </w:rPr>
        <w:fldChar w:fldCharType="end"/>
      </w:r>
    </w:p>
    <w:p w14:paraId="43B30249" w14:textId="77777777" w:rsidR="00344FD0" w:rsidRDefault="00344FD0">
      <w:pPr>
        <w:pStyle w:val="TOC3"/>
        <w:tabs>
          <w:tab w:val="left" w:pos="1260"/>
        </w:tabs>
        <w:rPr>
          <w:rFonts w:asciiTheme="minorHAnsi" w:eastAsiaTheme="minorEastAsia" w:hAnsiTheme="minorHAnsi" w:cstheme="minorBidi"/>
          <w:noProof/>
          <w:lang w:val="en-US" w:eastAsia="ja-JP"/>
        </w:rPr>
      </w:pPr>
      <w:r>
        <w:rPr>
          <w:noProof/>
        </w:rPr>
        <w:t>4.2.3.</w:t>
      </w:r>
      <w:r>
        <w:rPr>
          <w:rFonts w:asciiTheme="minorHAnsi" w:eastAsiaTheme="minorEastAsia" w:hAnsiTheme="minorHAnsi" w:cstheme="minorBidi"/>
          <w:noProof/>
          <w:lang w:val="en-US" w:eastAsia="ja-JP"/>
        </w:rPr>
        <w:tab/>
      </w:r>
      <w:r>
        <w:rPr>
          <w:noProof/>
        </w:rPr>
        <w:t>Dostupnost web sustava</w:t>
      </w:r>
      <w:r>
        <w:rPr>
          <w:noProof/>
        </w:rPr>
        <w:tab/>
      </w:r>
      <w:r>
        <w:rPr>
          <w:noProof/>
        </w:rPr>
        <w:fldChar w:fldCharType="begin"/>
      </w:r>
      <w:r>
        <w:rPr>
          <w:noProof/>
        </w:rPr>
        <w:instrText xml:space="preserve"> PAGEREF _Toc364882387 \h </w:instrText>
      </w:r>
      <w:r>
        <w:rPr>
          <w:noProof/>
        </w:rPr>
      </w:r>
      <w:r>
        <w:rPr>
          <w:noProof/>
        </w:rPr>
        <w:fldChar w:fldCharType="separate"/>
      </w:r>
      <w:r>
        <w:rPr>
          <w:noProof/>
        </w:rPr>
        <w:t>15</w:t>
      </w:r>
      <w:r>
        <w:rPr>
          <w:noProof/>
        </w:rPr>
        <w:fldChar w:fldCharType="end"/>
      </w:r>
    </w:p>
    <w:p w14:paraId="456B7466" w14:textId="77777777" w:rsidR="00344FD0" w:rsidRDefault="00344FD0">
      <w:pPr>
        <w:pStyle w:val="TOC2"/>
        <w:tabs>
          <w:tab w:val="left" w:pos="840"/>
        </w:tabs>
        <w:rPr>
          <w:rFonts w:asciiTheme="minorHAnsi" w:eastAsiaTheme="minorEastAsia" w:hAnsiTheme="minorHAnsi" w:cstheme="minorBidi"/>
          <w:noProof/>
          <w:lang w:val="en-US" w:eastAsia="ja-JP"/>
        </w:rPr>
      </w:pPr>
      <w:r>
        <w:rPr>
          <w:noProof/>
        </w:rPr>
        <w:t>4.3.</w:t>
      </w:r>
      <w:r>
        <w:rPr>
          <w:rFonts w:asciiTheme="minorHAnsi" w:eastAsiaTheme="minorEastAsia" w:hAnsiTheme="minorHAnsi" w:cstheme="minorBidi"/>
          <w:noProof/>
          <w:lang w:val="en-US" w:eastAsia="ja-JP"/>
        </w:rPr>
        <w:tab/>
      </w:r>
      <w:r>
        <w:rPr>
          <w:noProof/>
        </w:rPr>
        <w:t>Testiranje performansi web sustava</w:t>
      </w:r>
      <w:r>
        <w:rPr>
          <w:noProof/>
        </w:rPr>
        <w:tab/>
      </w:r>
      <w:r>
        <w:rPr>
          <w:noProof/>
        </w:rPr>
        <w:fldChar w:fldCharType="begin"/>
      </w:r>
      <w:r>
        <w:rPr>
          <w:noProof/>
        </w:rPr>
        <w:instrText xml:space="preserve"> PAGEREF _Toc364882388 \h </w:instrText>
      </w:r>
      <w:r>
        <w:rPr>
          <w:noProof/>
        </w:rPr>
      </w:r>
      <w:r>
        <w:rPr>
          <w:noProof/>
        </w:rPr>
        <w:fldChar w:fldCharType="separate"/>
      </w:r>
      <w:r>
        <w:rPr>
          <w:noProof/>
        </w:rPr>
        <w:t>15</w:t>
      </w:r>
      <w:r>
        <w:rPr>
          <w:noProof/>
        </w:rPr>
        <w:fldChar w:fldCharType="end"/>
      </w:r>
    </w:p>
    <w:p w14:paraId="465D4AA4" w14:textId="77777777" w:rsidR="00344FD0" w:rsidRDefault="00344FD0">
      <w:pPr>
        <w:pStyle w:val="TOC3"/>
        <w:tabs>
          <w:tab w:val="left" w:pos="1260"/>
        </w:tabs>
        <w:rPr>
          <w:rFonts w:asciiTheme="minorHAnsi" w:eastAsiaTheme="minorEastAsia" w:hAnsiTheme="minorHAnsi" w:cstheme="minorBidi"/>
          <w:noProof/>
          <w:lang w:val="en-US" w:eastAsia="ja-JP"/>
        </w:rPr>
      </w:pPr>
      <w:r>
        <w:rPr>
          <w:noProof/>
        </w:rPr>
        <w:t>4.3.1.</w:t>
      </w:r>
      <w:r>
        <w:rPr>
          <w:rFonts w:asciiTheme="minorHAnsi" w:eastAsiaTheme="minorEastAsia" w:hAnsiTheme="minorHAnsi" w:cstheme="minorBidi"/>
          <w:noProof/>
          <w:lang w:val="en-US" w:eastAsia="ja-JP"/>
        </w:rPr>
        <w:tab/>
      </w:r>
      <w:r>
        <w:rPr>
          <w:noProof/>
        </w:rPr>
        <w:t>Testiranje web sustava pod opterećenjem</w:t>
      </w:r>
      <w:r>
        <w:rPr>
          <w:noProof/>
        </w:rPr>
        <w:tab/>
      </w:r>
      <w:r>
        <w:rPr>
          <w:noProof/>
        </w:rPr>
        <w:fldChar w:fldCharType="begin"/>
      </w:r>
      <w:r>
        <w:rPr>
          <w:noProof/>
        </w:rPr>
        <w:instrText xml:space="preserve"> PAGEREF _Toc364882389 \h </w:instrText>
      </w:r>
      <w:r>
        <w:rPr>
          <w:noProof/>
        </w:rPr>
      </w:r>
      <w:r>
        <w:rPr>
          <w:noProof/>
        </w:rPr>
        <w:fldChar w:fldCharType="separate"/>
      </w:r>
      <w:r>
        <w:rPr>
          <w:noProof/>
        </w:rPr>
        <w:t>15</w:t>
      </w:r>
      <w:r>
        <w:rPr>
          <w:noProof/>
        </w:rPr>
        <w:fldChar w:fldCharType="end"/>
      </w:r>
    </w:p>
    <w:p w14:paraId="04054A67" w14:textId="77777777" w:rsidR="00344FD0" w:rsidRDefault="00344FD0">
      <w:pPr>
        <w:pStyle w:val="TOC3"/>
        <w:tabs>
          <w:tab w:val="left" w:pos="1260"/>
        </w:tabs>
        <w:rPr>
          <w:rFonts w:asciiTheme="minorHAnsi" w:eastAsiaTheme="minorEastAsia" w:hAnsiTheme="minorHAnsi" w:cstheme="minorBidi"/>
          <w:noProof/>
          <w:lang w:val="en-US" w:eastAsia="ja-JP"/>
        </w:rPr>
      </w:pPr>
      <w:r>
        <w:rPr>
          <w:noProof/>
        </w:rPr>
        <w:t>4.3.2.</w:t>
      </w:r>
      <w:r>
        <w:rPr>
          <w:rFonts w:asciiTheme="minorHAnsi" w:eastAsiaTheme="minorEastAsia" w:hAnsiTheme="minorHAnsi" w:cstheme="minorBidi"/>
          <w:noProof/>
          <w:lang w:val="en-US" w:eastAsia="ja-JP"/>
        </w:rPr>
        <w:tab/>
      </w:r>
      <w:r>
        <w:rPr>
          <w:noProof/>
        </w:rPr>
        <w:t>Testiranje granica web sustava</w:t>
      </w:r>
      <w:r>
        <w:rPr>
          <w:noProof/>
        </w:rPr>
        <w:tab/>
      </w:r>
      <w:r>
        <w:rPr>
          <w:noProof/>
        </w:rPr>
        <w:fldChar w:fldCharType="begin"/>
      </w:r>
      <w:r>
        <w:rPr>
          <w:noProof/>
        </w:rPr>
        <w:instrText xml:space="preserve"> PAGEREF _Toc364882390 \h </w:instrText>
      </w:r>
      <w:r>
        <w:rPr>
          <w:noProof/>
        </w:rPr>
      </w:r>
      <w:r>
        <w:rPr>
          <w:noProof/>
        </w:rPr>
        <w:fldChar w:fldCharType="separate"/>
      </w:r>
      <w:r>
        <w:rPr>
          <w:noProof/>
        </w:rPr>
        <w:t>15</w:t>
      </w:r>
      <w:r>
        <w:rPr>
          <w:noProof/>
        </w:rPr>
        <w:fldChar w:fldCharType="end"/>
      </w:r>
    </w:p>
    <w:p w14:paraId="5A03F635" w14:textId="77777777" w:rsidR="00344FD0" w:rsidRDefault="00344FD0">
      <w:pPr>
        <w:pStyle w:val="TOC3"/>
        <w:tabs>
          <w:tab w:val="left" w:pos="1260"/>
        </w:tabs>
        <w:rPr>
          <w:rFonts w:asciiTheme="minorHAnsi" w:eastAsiaTheme="minorEastAsia" w:hAnsiTheme="minorHAnsi" w:cstheme="minorBidi"/>
          <w:noProof/>
          <w:lang w:val="en-US" w:eastAsia="ja-JP"/>
        </w:rPr>
      </w:pPr>
      <w:r>
        <w:rPr>
          <w:noProof/>
        </w:rPr>
        <w:t>4.3.3.</w:t>
      </w:r>
      <w:r>
        <w:rPr>
          <w:rFonts w:asciiTheme="minorHAnsi" w:eastAsiaTheme="minorEastAsia" w:hAnsiTheme="minorHAnsi" w:cstheme="minorBidi"/>
          <w:noProof/>
          <w:lang w:val="en-US" w:eastAsia="ja-JP"/>
        </w:rPr>
        <w:tab/>
      </w:r>
      <w:r>
        <w:rPr>
          <w:noProof/>
        </w:rPr>
        <w:t>Regresijsko testiranje web sustava</w:t>
      </w:r>
      <w:r>
        <w:rPr>
          <w:noProof/>
        </w:rPr>
        <w:tab/>
      </w:r>
      <w:r>
        <w:rPr>
          <w:noProof/>
        </w:rPr>
        <w:fldChar w:fldCharType="begin"/>
      </w:r>
      <w:r>
        <w:rPr>
          <w:noProof/>
        </w:rPr>
        <w:instrText xml:space="preserve"> PAGEREF _Toc364882391 \h </w:instrText>
      </w:r>
      <w:r>
        <w:rPr>
          <w:noProof/>
        </w:rPr>
      </w:r>
      <w:r>
        <w:rPr>
          <w:noProof/>
        </w:rPr>
        <w:fldChar w:fldCharType="separate"/>
      </w:r>
      <w:r>
        <w:rPr>
          <w:noProof/>
        </w:rPr>
        <w:t>15</w:t>
      </w:r>
      <w:r>
        <w:rPr>
          <w:noProof/>
        </w:rPr>
        <w:fldChar w:fldCharType="end"/>
      </w:r>
    </w:p>
    <w:p w14:paraId="65093036" w14:textId="77777777" w:rsidR="00344FD0" w:rsidRDefault="00344FD0">
      <w:pPr>
        <w:pStyle w:val="TOC1"/>
        <w:tabs>
          <w:tab w:val="left" w:pos="420"/>
        </w:tabs>
        <w:rPr>
          <w:rFonts w:asciiTheme="minorHAnsi" w:eastAsiaTheme="minorEastAsia" w:hAnsiTheme="minorHAnsi" w:cstheme="minorBidi"/>
          <w:noProof/>
          <w:lang w:val="en-US" w:eastAsia="ja-JP"/>
        </w:rPr>
      </w:pPr>
      <w:r>
        <w:rPr>
          <w:noProof/>
        </w:rPr>
        <w:t>5.</w:t>
      </w:r>
      <w:r>
        <w:rPr>
          <w:rFonts w:asciiTheme="minorHAnsi" w:eastAsiaTheme="minorEastAsia" w:hAnsiTheme="minorHAnsi" w:cstheme="minorBidi"/>
          <w:noProof/>
          <w:lang w:val="en-US" w:eastAsia="ja-JP"/>
        </w:rPr>
        <w:tab/>
      </w:r>
      <w:r>
        <w:rPr>
          <w:noProof/>
        </w:rPr>
        <w:t>Razvoj web sustava visokih performansi</w:t>
      </w:r>
      <w:r>
        <w:rPr>
          <w:noProof/>
        </w:rPr>
        <w:tab/>
      </w:r>
      <w:r>
        <w:rPr>
          <w:noProof/>
        </w:rPr>
        <w:fldChar w:fldCharType="begin"/>
      </w:r>
      <w:r>
        <w:rPr>
          <w:noProof/>
        </w:rPr>
        <w:instrText xml:space="preserve"> PAGEREF _Toc364882392 \h </w:instrText>
      </w:r>
      <w:r>
        <w:rPr>
          <w:noProof/>
        </w:rPr>
      </w:r>
      <w:r>
        <w:rPr>
          <w:noProof/>
        </w:rPr>
        <w:fldChar w:fldCharType="separate"/>
      </w:r>
      <w:r>
        <w:rPr>
          <w:noProof/>
        </w:rPr>
        <w:t>16</w:t>
      </w:r>
      <w:r>
        <w:rPr>
          <w:noProof/>
        </w:rPr>
        <w:fldChar w:fldCharType="end"/>
      </w:r>
    </w:p>
    <w:p w14:paraId="2C8B631B" w14:textId="77777777" w:rsidR="00344FD0" w:rsidRDefault="00344FD0">
      <w:pPr>
        <w:pStyle w:val="TOC2"/>
        <w:tabs>
          <w:tab w:val="left" w:pos="840"/>
        </w:tabs>
        <w:rPr>
          <w:rFonts w:asciiTheme="minorHAnsi" w:eastAsiaTheme="minorEastAsia" w:hAnsiTheme="minorHAnsi" w:cstheme="minorBidi"/>
          <w:noProof/>
          <w:lang w:val="en-US" w:eastAsia="ja-JP"/>
        </w:rPr>
      </w:pPr>
      <w:r>
        <w:rPr>
          <w:noProof/>
        </w:rPr>
        <w:t>5.1.</w:t>
      </w:r>
      <w:r>
        <w:rPr>
          <w:rFonts w:asciiTheme="minorHAnsi" w:eastAsiaTheme="minorEastAsia" w:hAnsiTheme="minorHAnsi" w:cstheme="minorBidi"/>
          <w:noProof/>
          <w:lang w:val="en-US" w:eastAsia="ja-JP"/>
        </w:rPr>
        <w:tab/>
      </w:r>
      <w:r>
        <w:rPr>
          <w:noProof/>
        </w:rPr>
        <w:t>Tijek razvoja web sustava visokih performansi</w:t>
      </w:r>
      <w:r>
        <w:rPr>
          <w:noProof/>
        </w:rPr>
        <w:tab/>
      </w:r>
      <w:r>
        <w:rPr>
          <w:noProof/>
        </w:rPr>
        <w:fldChar w:fldCharType="begin"/>
      </w:r>
      <w:r>
        <w:rPr>
          <w:noProof/>
        </w:rPr>
        <w:instrText xml:space="preserve"> PAGEREF _Toc364882393 \h </w:instrText>
      </w:r>
      <w:r>
        <w:rPr>
          <w:noProof/>
        </w:rPr>
      </w:r>
      <w:r>
        <w:rPr>
          <w:noProof/>
        </w:rPr>
        <w:fldChar w:fldCharType="separate"/>
      </w:r>
      <w:r>
        <w:rPr>
          <w:noProof/>
        </w:rPr>
        <w:t>16</w:t>
      </w:r>
      <w:r>
        <w:rPr>
          <w:noProof/>
        </w:rPr>
        <w:fldChar w:fldCharType="end"/>
      </w:r>
    </w:p>
    <w:p w14:paraId="7A65D454" w14:textId="77777777" w:rsidR="00344FD0" w:rsidRDefault="00344FD0">
      <w:pPr>
        <w:pStyle w:val="TOC2"/>
        <w:tabs>
          <w:tab w:val="left" w:pos="840"/>
        </w:tabs>
        <w:rPr>
          <w:rFonts w:asciiTheme="minorHAnsi" w:eastAsiaTheme="minorEastAsia" w:hAnsiTheme="minorHAnsi" w:cstheme="minorBidi"/>
          <w:noProof/>
          <w:lang w:val="en-US" w:eastAsia="ja-JP"/>
        </w:rPr>
      </w:pPr>
      <w:r>
        <w:rPr>
          <w:noProof/>
        </w:rPr>
        <w:t>5.2.</w:t>
      </w:r>
      <w:r>
        <w:rPr>
          <w:rFonts w:asciiTheme="minorHAnsi" w:eastAsiaTheme="minorEastAsia" w:hAnsiTheme="minorHAnsi" w:cstheme="minorBidi"/>
          <w:noProof/>
          <w:lang w:val="en-US" w:eastAsia="ja-JP"/>
        </w:rPr>
        <w:tab/>
      </w:r>
      <w:r>
        <w:rPr>
          <w:noProof/>
        </w:rPr>
        <w:t>Mjerenje i optimizacija performansi</w:t>
      </w:r>
      <w:r>
        <w:rPr>
          <w:noProof/>
        </w:rPr>
        <w:tab/>
      </w:r>
      <w:r>
        <w:rPr>
          <w:noProof/>
        </w:rPr>
        <w:fldChar w:fldCharType="begin"/>
      </w:r>
      <w:r>
        <w:rPr>
          <w:noProof/>
        </w:rPr>
        <w:instrText xml:space="preserve"> PAGEREF _Toc364882394 \h </w:instrText>
      </w:r>
      <w:r>
        <w:rPr>
          <w:noProof/>
        </w:rPr>
      </w:r>
      <w:r>
        <w:rPr>
          <w:noProof/>
        </w:rPr>
        <w:fldChar w:fldCharType="separate"/>
      </w:r>
      <w:r>
        <w:rPr>
          <w:noProof/>
        </w:rPr>
        <w:t>16</w:t>
      </w:r>
      <w:r>
        <w:rPr>
          <w:noProof/>
        </w:rPr>
        <w:fldChar w:fldCharType="end"/>
      </w:r>
    </w:p>
    <w:p w14:paraId="2F8F8C55" w14:textId="77777777" w:rsidR="00344FD0" w:rsidRDefault="00344FD0">
      <w:pPr>
        <w:pStyle w:val="TOC3"/>
        <w:tabs>
          <w:tab w:val="left" w:pos="1260"/>
        </w:tabs>
        <w:rPr>
          <w:rFonts w:asciiTheme="minorHAnsi" w:eastAsiaTheme="minorEastAsia" w:hAnsiTheme="minorHAnsi" w:cstheme="minorBidi"/>
          <w:noProof/>
          <w:lang w:val="en-US" w:eastAsia="ja-JP"/>
        </w:rPr>
      </w:pPr>
      <w:r>
        <w:rPr>
          <w:noProof/>
        </w:rPr>
        <w:t>5.2.1.</w:t>
      </w:r>
      <w:r>
        <w:rPr>
          <w:rFonts w:asciiTheme="minorHAnsi" w:eastAsiaTheme="minorEastAsia" w:hAnsiTheme="minorHAnsi" w:cstheme="minorBidi"/>
          <w:noProof/>
          <w:lang w:val="en-US" w:eastAsia="ja-JP"/>
        </w:rPr>
        <w:tab/>
      </w:r>
      <w:r>
        <w:rPr>
          <w:noProof/>
        </w:rPr>
        <w:t>Optimizacija aplikacijskog sloja web sustava</w:t>
      </w:r>
      <w:r>
        <w:rPr>
          <w:noProof/>
        </w:rPr>
        <w:tab/>
      </w:r>
      <w:r>
        <w:rPr>
          <w:noProof/>
        </w:rPr>
        <w:fldChar w:fldCharType="begin"/>
      </w:r>
      <w:r>
        <w:rPr>
          <w:noProof/>
        </w:rPr>
        <w:instrText xml:space="preserve"> PAGEREF _Toc364882395 \h </w:instrText>
      </w:r>
      <w:r>
        <w:rPr>
          <w:noProof/>
        </w:rPr>
      </w:r>
      <w:r>
        <w:rPr>
          <w:noProof/>
        </w:rPr>
        <w:fldChar w:fldCharType="separate"/>
      </w:r>
      <w:r>
        <w:rPr>
          <w:noProof/>
        </w:rPr>
        <w:t>16</w:t>
      </w:r>
      <w:r>
        <w:rPr>
          <w:noProof/>
        </w:rPr>
        <w:fldChar w:fldCharType="end"/>
      </w:r>
    </w:p>
    <w:p w14:paraId="31076F6C" w14:textId="77777777" w:rsidR="00344FD0" w:rsidRDefault="00344FD0">
      <w:pPr>
        <w:pStyle w:val="TOC4"/>
        <w:tabs>
          <w:tab w:val="left" w:pos="1680"/>
        </w:tabs>
        <w:rPr>
          <w:rFonts w:asciiTheme="minorHAnsi" w:eastAsiaTheme="minorEastAsia" w:hAnsiTheme="minorHAnsi" w:cstheme="minorBidi"/>
          <w:noProof/>
          <w:lang w:val="en-US" w:eastAsia="ja-JP"/>
        </w:rPr>
      </w:pPr>
      <w:r>
        <w:rPr>
          <w:noProof/>
        </w:rPr>
        <w:t>5.2.1.1.</w:t>
      </w:r>
      <w:r>
        <w:rPr>
          <w:rFonts w:asciiTheme="minorHAnsi" w:eastAsiaTheme="minorEastAsia" w:hAnsiTheme="minorHAnsi" w:cstheme="minorBidi"/>
          <w:noProof/>
          <w:lang w:val="en-US" w:eastAsia="ja-JP"/>
        </w:rPr>
        <w:tab/>
      </w:r>
      <w:r>
        <w:rPr>
          <w:noProof/>
        </w:rPr>
        <w:t>Pronalazak uskih grla i optimizacija koda</w:t>
      </w:r>
      <w:r>
        <w:rPr>
          <w:noProof/>
        </w:rPr>
        <w:tab/>
      </w:r>
      <w:r>
        <w:rPr>
          <w:noProof/>
        </w:rPr>
        <w:fldChar w:fldCharType="begin"/>
      </w:r>
      <w:r>
        <w:rPr>
          <w:noProof/>
        </w:rPr>
        <w:instrText xml:space="preserve"> PAGEREF _Toc364882396 \h </w:instrText>
      </w:r>
      <w:r>
        <w:rPr>
          <w:noProof/>
        </w:rPr>
      </w:r>
      <w:r>
        <w:rPr>
          <w:noProof/>
        </w:rPr>
        <w:fldChar w:fldCharType="separate"/>
      </w:r>
      <w:r>
        <w:rPr>
          <w:noProof/>
        </w:rPr>
        <w:t>16</w:t>
      </w:r>
      <w:r>
        <w:rPr>
          <w:noProof/>
        </w:rPr>
        <w:fldChar w:fldCharType="end"/>
      </w:r>
    </w:p>
    <w:p w14:paraId="054A5436" w14:textId="77777777" w:rsidR="00344FD0" w:rsidRDefault="00344FD0">
      <w:pPr>
        <w:pStyle w:val="TOC4"/>
        <w:tabs>
          <w:tab w:val="left" w:pos="1680"/>
        </w:tabs>
        <w:rPr>
          <w:rFonts w:asciiTheme="minorHAnsi" w:eastAsiaTheme="minorEastAsia" w:hAnsiTheme="minorHAnsi" w:cstheme="minorBidi"/>
          <w:noProof/>
          <w:lang w:val="en-US" w:eastAsia="ja-JP"/>
        </w:rPr>
      </w:pPr>
      <w:r>
        <w:rPr>
          <w:noProof/>
        </w:rPr>
        <w:t>5.2.1.2.</w:t>
      </w:r>
      <w:r>
        <w:rPr>
          <w:rFonts w:asciiTheme="minorHAnsi" w:eastAsiaTheme="minorEastAsia" w:hAnsiTheme="minorHAnsi" w:cstheme="minorBidi"/>
          <w:noProof/>
          <w:lang w:val="en-US" w:eastAsia="ja-JP"/>
        </w:rPr>
        <w:tab/>
      </w:r>
      <w:r>
        <w:rPr>
          <w:noProof/>
        </w:rPr>
        <w:t>Pohrana podataka u privremenu memoriju</w:t>
      </w:r>
      <w:r>
        <w:rPr>
          <w:noProof/>
        </w:rPr>
        <w:tab/>
      </w:r>
      <w:r>
        <w:rPr>
          <w:noProof/>
        </w:rPr>
        <w:fldChar w:fldCharType="begin"/>
      </w:r>
      <w:r>
        <w:rPr>
          <w:noProof/>
        </w:rPr>
        <w:instrText xml:space="preserve"> PAGEREF _Toc364882397 \h </w:instrText>
      </w:r>
      <w:r>
        <w:rPr>
          <w:noProof/>
        </w:rPr>
      </w:r>
      <w:r>
        <w:rPr>
          <w:noProof/>
        </w:rPr>
        <w:fldChar w:fldCharType="separate"/>
      </w:r>
      <w:r>
        <w:rPr>
          <w:noProof/>
        </w:rPr>
        <w:t>16</w:t>
      </w:r>
      <w:r>
        <w:rPr>
          <w:noProof/>
        </w:rPr>
        <w:fldChar w:fldCharType="end"/>
      </w:r>
    </w:p>
    <w:p w14:paraId="0F8D4428" w14:textId="77777777" w:rsidR="00344FD0" w:rsidRDefault="00344FD0">
      <w:pPr>
        <w:pStyle w:val="TOC3"/>
        <w:tabs>
          <w:tab w:val="left" w:pos="1260"/>
        </w:tabs>
        <w:rPr>
          <w:rFonts w:asciiTheme="minorHAnsi" w:eastAsiaTheme="minorEastAsia" w:hAnsiTheme="minorHAnsi" w:cstheme="minorBidi"/>
          <w:noProof/>
          <w:lang w:val="en-US" w:eastAsia="ja-JP"/>
        </w:rPr>
      </w:pPr>
      <w:r>
        <w:rPr>
          <w:noProof/>
        </w:rPr>
        <w:lastRenderedPageBreak/>
        <w:t>5.2.2.</w:t>
      </w:r>
      <w:r>
        <w:rPr>
          <w:rFonts w:asciiTheme="minorHAnsi" w:eastAsiaTheme="minorEastAsia" w:hAnsiTheme="minorHAnsi" w:cstheme="minorBidi"/>
          <w:noProof/>
          <w:lang w:val="en-US" w:eastAsia="ja-JP"/>
        </w:rPr>
        <w:tab/>
      </w:r>
      <w:r>
        <w:rPr>
          <w:noProof/>
        </w:rPr>
        <w:t>Optimizacija podatkovnog sloja web sustava</w:t>
      </w:r>
      <w:r>
        <w:rPr>
          <w:noProof/>
        </w:rPr>
        <w:tab/>
      </w:r>
      <w:r>
        <w:rPr>
          <w:noProof/>
        </w:rPr>
        <w:fldChar w:fldCharType="begin"/>
      </w:r>
      <w:r>
        <w:rPr>
          <w:noProof/>
        </w:rPr>
        <w:instrText xml:space="preserve"> PAGEREF _Toc364882398 \h </w:instrText>
      </w:r>
      <w:r>
        <w:rPr>
          <w:noProof/>
        </w:rPr>
      </w:r>
      <w:r>
        <w:rPr>
          <w:noProof/>
        </w:rPr>
        <w:fldChar w:fldCharType="separate"/>
      </w:r>
      <w:r>
        <w:rPr>
          <w:noProof/>
        </w:rPr>
        <w:t>16</w:t>
      </w:r>
      <w:r>
        <w:rPr>
          <w:noProof/>
        </w:rPr>
        <w:fldChar w:fldCharType="end"/>
      </w:r>
    </w:p>
    <w:p w14:paraId="397C7046" w14:textId="77777777" w:rsidR="00344FD0" w:rsidRDefault="00344FD0">
      <w:pPr>
        <w:pStyle w:val="TOC4"/>
        <w:tabs>
          <w:tab w:val="left" w:pos="1680"/>
        </w:tabs>
        <w:rPr>
          <w:rFonts w:asciiTheme="minorHAnsi" w:eastAsiaTheme="minorEastAsia" w:hAnsiTheme="minorHAnsi" w:cstheme="minorBidi"/>
          <w:noProof/>
          <w:lang w:val="en-US" w:eastAsia="ja-JP"/>
        </w:rPr>
      </w:pPr>
      <w:r>
        <w:rPr>
          <w:noProof/>
        </w:rPr>
        <w:t>5.2.2.1.</w:t>
      </w:r>
      <w:r>
        <w:rPr>
          <w:rFonts w:asciiTheme="minorHAnsi" w:eastAsiaTheme="minorEastAsia" w:hAnsiTheme="minorHAnsi" w:cstheme="minorBidi"/>
          <w:noProof/>
          <w:lang w:val="en-US" w:eastAsia="ja-JP"/>
        </w:rPr>
        <w:tab/>
      </w:r>
      <w:r>
        <w:rPr>
          <w:noProof/>
        </w:rPr>
        <w:t>Optimizacija upita prema bazi podataka</w:t>
      </w:r>
      <w:r>
        <w:rPr>
          <w:noProof/>
        </w:rPr>
        <w:tab/>
      </w:r>
      <w:r>
        <w:rPr>
          <w:noProof/>
        </w:rPr>
        <w:fldChar w:fldCharType="begin"/>
      </w:r>
      <w:r>
        <w:rPr>
          <w:noProof/>
        </w:rPr>
        <w:instrText xml:space="preserve"> PAGEREF _Toc364882399 \h </w:instrText>
      </w:r>
      <w:r>
        <w:rPr>
          <w:noProof/>
        </w:rPr>
      </w:r>
      <w:r>
        <w:rPr>
          <w:noProof/>
        </w:rPr>
        <w:fldChar w:fldCharType="separate"/>
      </w:r>
      <w:r>
        <w:rPr>
          <w:noProof/>
        </w:rPr>
        <w:t>16</w:t>
      </w:r>
      <w:r>
        <w:rPr>
          <w:noProof/>
        </w:rPr>
        <w:fldChar w:fldCharType="end"/>
      </w:r>
    </w:p>
    <w:p w14:paraId="75EBFAAE" w14:textId="77777777" w:rsidR="00344FD0" w:rsidRDefault="00344FD0">
      <w:pPr>
        <w:pStyle w:val="TOC4"/>
        <w:tabs>
          <w:tab w:val="left" w:pos="1680"/>
        </w:tabs>
        <w:rPr>
          <w:rFonts w:asciiTheme="minorHAnsi" w:eastAsiaTheme="minorEastAsia" w:hAnsiTheme="minorHAnsi" w:cstheme="minorBidi"/>
          <w:noProof/>
          <w:lang w:val="en-US" w:eastAsia="ja-JP"/>
        </w:rPr>
      </w:pPr>
      <w:r>
        <w:rPr>
          <w:noProof/>
        </w:rPr>
        <w:t>5.2.2.2.</w:t>
      </w:r>
      <w:r>
        <w:rPr>
          <w:rFonts w:asciiTheme="minorHAnsi" w:eastAsiaTheme="minorEastAsia" w:hAnsiTheme="minorHAnsi" w:cstheme="minorBidi"/>
          <w:noProof/>
          <w:lang w:val="en-US" w:eastAsia="ja-JP"/>
        </w:rPr>
        <w:tab/>
      </w:r>
      <w:r>
        <w:rPr>
          <w:noProof/>
        </w:rPr>
        <w:t>Prilagodba strukture baze podataka s ciljem optimizacije sustava</w:t>
      </w:r>
      <w:r>
        <w:rPr>
          <w:noProof/>
        </w:rPr>
        <w:tab/>
      </w:r>
      <w:r>
        <w:rPr>
          <w:noProof/>
        </w:rPr>
        <w:fldChar w:fldCharType="begin"/>
      </w:r>
      <w:r>
        <w:rPr>
          <w:noProof/>
        </w:rPr>
        <w:instrText xml:space="preserve"> PAGEREF _Toc364882400 \h </w:instrText>
      </w:r>
      <w:r>
        <w:rPr>
          <w:noProof/>
        </w:rPr>
      </w:r>
      <w:r>
        <w:rPr>
          <w:noProof/>
        </w:rPr>
        <w:fldChar w:fldCharType="separate"/>
      </w:r>
      <w:r>
        <w:rPr>
          <w:noProof/>
        </w:rPr>
        <w:t>16</w:t>
      </w:r>
      <w:r>
        <w:rPr>
          <w:noProof/>
        </w:rPr>
        <w:fldChar w:fldCharType="end"/>
      </w:r>
    </w:p>
    <w:p w14:paraId="78FCC976" w14:textId="77777777" w:rsidR="00344FD0" w:rsidRDefault="00344FD0">
      <w:pPr>
        <w:pStyle w:val="TOC4"/>
        <w:tabs>
          <w:tab w:val="left" w:pos="1680"/>
        </w:tabs>
        <w:rPr>
          <w:rFonts w:asciiTheme="minorHAnsi" w:eastAsiaTheme="minorEastAsia" w:hAnsiTheme="minorHAnsi" w:cstheme="minorBidi"/>
          <w:noProof/>
          <w:lang w:val="en-US" w:eastAsia="ja-JP"/>
        </w:rPr>
      </w:pPr>
      <w:r>
        <w:rPr>
          <w:noProof/>
        </w:rPr>
        <w:t>5.2.2.3.</w:t>
      </w:r>
      <w:r>
        <w:rPr>
          <w:rFonts w:asciiTheme="minorHAnsi" w:eastAsiaTheme="minorEastAsia" w:hAnsiTheme="minorHAnsi" w:cstheme="minorBidi"/>
          <w:noProof/>
          <w:lang w:val="en-US" w:eastAsia="ja-JP"/>
        </w:rPr>
        <w:tab/>
      </w:r>
      <w:r>
        <w:rPr>
          <w:noProof/>
        </w:rPr>
        <w:t>Pohrana rezultata u privremenu memoriju</w:t>
      </w:r>
      <w:r>
        <w:rPr>
          <w:noProof/>
        </w:rPr>
        <w:tab/>
      </w:r>
      <w:r>
        <w:rPr>
          <w:noProof/>
        </w:rPr>
        <w:fldChar w:fldCharType="begin"/>
      </w:r>
      <w:r>
        <w:rPr>
          <w:noProof/>
        </w:rPr>
        <w:instrText xml:space="preserve"> PAGEREF _Toc364882401 \h </w:instrText>
      </w:r>
      <w:r>
        <w:rPr>
          <w:noProof/>
        </w:rPr>
      </w:r>
      <w:r>
        <w:rPr>
          <w:noProof/>
        </w:rPr>
        <w:fldChar w:fldCharType="separate"/>
      </w:r>
      <w:r>
        <w:rPr>
          <w:noProof/>
        </w:rPr>
        <w:t>16</w:t>
      </w:r>
      <w:r>
        <w:rPr>
          <w:noProof/>
        </w:rPr>
        <w:fldChar w:fldCharType="end"/>
      </w:r>
    </w:p>
    <w:p w14:paraId="14C9B592" w14:textId="77777777" w:rsidR="00344FD0" w:rsidRDefault="00344FD0">
      <w:pPr>
        <w:pStyle w:val="TOC3"/>
        <w:tabs>
          <w:tab w:val="left" w:pos="1260"/>
        </w:tabs>
        <w:rPr>
          <w:rFonts w:asciiTheme="minorHAnsi" w:eastAsiaTheme="minorEastAsia" w:hAnsiTheme="minorHAnsi" w:cstheme="minorBidi"/>
          <w:noProof/>
          <w:lang w:val="en-US" w:eastAsia="ja-JP"/>
        </w:rPr>
      </w:pPr>
      <w:r>
        <w:rPr>
          <w:noProof/>
        </w:rPr>
        <w:t>5.2.3.</w:t>
      </w:r>
      <w:r>
        <w:rPr>
          <w:rFonts w:asciiTheme="minorHAnsi" w:eastAsiaTheme="minorEastAsia" w:hAnsiTheme="minorHAnsi" w:cstheme="minorBidi"/>
          <w:noProof/>
          <w:lang w:val="en-US" w:eastAsia="ja-JP"/>
        </w:rPr>
        <w:tab/>
      </w:r>
      <w:r>
        <w:rPr>
          <w:noProof/>
        </w:rPr>
        <w:t>Optimizacija infrastrukturnog sloja web sustava</w:t>
      </w:r>
      <w:r>
        <w:rPr>
          <w:noProof/>
        </w:rPr>
        <w:tab/>
      </w:r>
      <w:r>
        <w:rPr>
          <w:noProof/>
        </w:rPr>
        <w:fldChar w:fldCharType="begin"/>
      </w:r>
      <w:r>
        <w:rPr>
          <w:noProof/>
        </w:rPr>
        <w:instrText xml:space="preserve"> PAGEREF _Toc364882402 \h </w:instrText>
      </w:r>
      <w:r>
        <w:rPr>
          <w:noProof/>
        </w:rPr>
      </w:r>
      <w:r>
        <w:rPr>
          <w:noProof/>
        </w:rPr>
        <w:fldChar w:fldCharType="separate"/>
      </w:r>
      <w:r>
        <w:rPr>
          <w:noProof/>
        </w:rPr>
        <w:t>16</w:t>
      </w:r>
      <w:r>
        <w:rPr>
          <w:noProof/>
        </w:rPr>
        <w:fldChar w:fldCharType="end"/>
      </w:r>
    </w:p>
    <w:p w14:paraId="194765B4" w14:textId="77777777" w:rsidR="00344FD0" w:rsidRDefault="00344FD0">
      <w:pPr>
        <w:pStyle w:val="TOC4"/>
        <w:tabs>
          <w:tab w:val="left" w:pos="1680"/>
        </w:tabs>
        <w:rPr>
          <w:rFonts w:asciiTheme="minorHAnsi" w:eastAsiaTheme="minorEastAsia" w:hAnsiTheme="minorHAnsi" w:cstheme="minorBidi"/>
          <w:noProof/>
          <w:lang w:val="en-US" w:eastAsia="ja-JP"/>
        </w:rPr>
      </w:pPr>
      <w:r>
        <w:rPr>
          <w:noProof/>
        </w:rPr>
        <w:t>5.2.3.1.</w:t>
      </w:r>
      <w:r>
        <w:rPr>
          <w:rFonts w:asciiTheme="minorHAnsi" w:eastAsiaTheme="minorEastAsia" w:hAnsiTheme="minorHAnsi" w:cstheme="minorBidi"/>
          <w:noProof/>
          <w:lang w:val="en-US" w:eastAsia="ja-JP"/>
        </w:rPr>
        <w:tab/>
      </w:r>
      <w:r>
        <w:rPr>
          <w:noProof/>
        </w:rPr>
        <w:t>HTTP zaglavlja i pohrana podataka u privremenu memoriju</w:t>
      </w:r>
      <w:r>
        <w:rPr>
          <w:noProof/>
        </w:rPr>
        <w:tab/>
      </w:r>
      <w:r>
        <w:rPr>
          <w:noProof/>
        </w:rPr>
        <w:fldChar w:fldCharType="begin"/>
      </w:r>
      <w:r>
        <w:rPr>
          <w:noProof/>
        </w:rPr>
        <w:instrText xml:space="preserve"> PAGEREF _Toc364882403 \h </w:instrText>
      </w:r>
      <w:r>
        <w:rPr>
          <w:noProof/>
        </w:rPr>
      </w:r>
      <w:r>
        <w:rPr>
          <w:noProof/>
        </w:rPr>
        <w:fldChar w:fldCharType="separate"/>
      </w:r>
      <w:r>
        <w:rPr>
          <w:noProof/>
        </w:rPr>
        <w:t>16</w:t>
      </w:r>
      <w:r>
        <w:rPr>
          <w:noProof/>
        </w:rPr>
        <w:fldChar w:fldCharType="end"/>
      </w:r>
    </w:p>
    <w:p w14:paraId="63155EB0" w14:textId="77777777" w:rsidR="00344FD0" w:rsidRDefault="00344FD0">
      <w:pPr>
        <w:pStyle w:val="TOC4"/>
        <w:tabs>
          <w:tab w:val="left" w:pos="1680"/>
        </w:tabs>
        <w:rPr>
          <w:rFonts w:asciiTheme="minorHAnsi" w:eastAsiaTheme="minorEastAsia" w:hAnsiTheme="minorHAnsi" w:cstheme="minorBidi"/>
          <w:noProof/>
          <w:lang w:val="en-US" w:eastAsia="ja-JP"/>
        </w:rPr>
      </w:pPr>
      <w:r>
        <w:rPr>
          <w:noProof/>
        </w:rPr>
        <w:t>5.2.3.2.</w:t>
      </w:r>
      <w:r>
        <w:rPr>
          <w:rFonts w:asciiTheme="minorHAnsi" w:eastAsiaTheme="minorEastAsia" w:hAnsiTheme="minorHAnsi" w:cstheme="minorBidi"/>
          <w:noProof/>
          <w:lang w:val="en-US" w:eastAsia="ja-JP"/>
        </w:rPr>
        <w:tab/>
      </w:r>
      <w:r>
        <w:rPr>
          <w:noProof/>
        </w:rPr>
        <w:t>Kompresija podataka i pohrana podataka u privremenu memoriju preglednika</w:t>
      </w:r>
      <w:r>
        <w:rPr>
          <w:noProof/>
        </w:rPr>
        <w:tab/>
      </w:r>
      <w:r>
        <w:rPr>
          <w:noProof/>
        </w:rPr>
        <w:fldChar w:fldCharType="begin"/>
      </w:r>
      <w:r>
        <w:rPr>
          <w:noProof/>
        </w:rPr>
        <w:instrText xml:space="preserve"> PAGEREF _Toc364882404 \h </w:instrText>
      </w:r>
      <w:r>
        <w:rPr>
          <w:noProof/>
        </w:rPr>
      </w:r>
      <w:r>
        <w:rPr>
          <w:noProof/>
        </w:rPr>
        <w:fldChar w:fldCharType="separate"/>
      </w:r>
      <w:r>
        <w:rPr>
          <w:noProof/>
        </w:rPr>
        <w:t>16</w:t>
      </w:r>
      <w:r>
        <w:rPr>
          <w:noProof/>
        </w:rPr>
        <w:fldChar w:fldCharType="end"/>
      </w:r>
    </w:p>
    <w:p w14:paraId="45DE7DE6" w14:textId="77777777" w:rsidR="00344FD0" w:rsidRDefault="00344FD0">
      <w:pPr>
        <w:pStyle w:val="TOC1"/>
        <w:tabs>
          <w:tab w:val="left" w:pos="420"/>
        </w:tabs>
        <w:rPr>
          <w:rFonts w:asciiTheme="minorHAnsi" w:eastAsiaTheme="minorEastAsia" w:hAnsiTheme="minorHAnsi" w:cstheme="minorBidi"/>
          <w:noProof/>
          <w:lang w:val="en-US" w:eastAsia="ja-JP"/>
        </w:rPr>
      </w:pPr>
      <w:r>
        <w:rPr>
          <w:noProof/>
        </w:rPr>
        <w:t>6.</w:t>
      </w:r>
      <w:r>
        <w:rPr>
          <w:rFonts w:asciiTheme="minorHAnsi" w:eastAsiaTheme="minorEastAsia" w:hAnsiTheme="minorHAnsi" w:cstheme="minorBidi"/>
          <w:noProof/>
          <w:lang w:val="en-US" w:eastAsia="ja-JP"/>
        </w:rPr>
        <w:tab/>
      </w:r>
      <w:r>
        <w:rPr>
          <w:noProof/>
        </w:rPr>
        <w:t>Praktičan rad – web sustav visokih performansi</w:t>
      </w:r>
      <w:r>
        <w:rPr>
          <w:noProof/>
        </w:rPr>
        <w:tab/>
      </w:r>
      <w:r>
        <w:rPr>
          <w:noProof/>
        </w:rPr>
        <w:fldChar w:fldCharType="begin"/>
      </w:r>
      <w:r>
        <w:rPr>
          <w:noProof/>
        </w:rPr>
        <w:instrText xml:space="preserve"> PAGEREF _Toc364882405 \h </w:instrText>
      </w:r>
      <w:r>
        <w:rPr>
          <w:noProof/>
        </w:rPr>
      </w:r>
      <w:r>
        <w:rPr>
          <w:noProof/>
        </w:rPr>
        <w:fldChar w:fldCharType="separate"/>
      </w:r>
      <w:r>
        <w:rPr>
          <w:noProof/>
        </w:rPr>
        <w:t>17</w:t>
      </w:r>
      <w:r>
        <w:rPr>
          <w:noProof/>
        </w:rPr>
        <w:fldChar w:fldCharType="end"/>
      </w:r>
    </w:p>
    <w:p w14:paraId="0390B2FB" w14:textId="77777777" w:rsidR="00344FD0" w:rsidRDefault="00344FD0">
      <w:pPr>
        <w:pStyle w:val="TOC2"/>
        <w:tabs>
          <w:tab w:val="left" w:pos="840"/>
        </w:tabs>
        <w:rPr>
          <w:rFonts w:asciiTheme="minorHAnsi" w:eastAsiaTheme="minorEastAsia" w:hAnsiTheme="minorHAnsi" w:cstheme="minorBidi"/>
          <w:noProof/>
          <w:lang w:val="en-US" w:eastAsia="ja-JP"/>
        </w:rPr>
      </w:pPr>
      <w:r>
        <w:rPr>
          <w:noProof/>
        </w:rPr>
        <w:t>6.1.</w:t>
      </w:r>
      <w:r>
        <w:rPr>
          <w:rFonts w:asciiTheme="minorHAnsi" w:eastAsiaTheme="minorEastAsia" w:hAnsiTheme="minorHAnsi" w:cstheme="minorBidi"/>
          <w:noProof/>
          <w:lang w:val="en-US" w:eastAsia="ja-JP"/>
        </w:rPr>
        <w:tab/>
      </w:r>
      <w:r>
        <w:rPr>
          <w:noProof/>
        </w:rPr>
        <w:t>Opis web sustava</w:t>
      </w:r>
      <w:r>
        <w:rPr>
          <w:noProof/>
        </w:rPr>
        <w:tab/>
      </w:r>
      <w:r>
        <w:rPr>
          <w:noProof/>
        </w:rPr>
        <w:fldChar w:fldCharType="begin"/>
      </w:r>
      <w:r>
        <w:rPr>
          <w:noProof/>
        </w:rPr>
        <w:instrText xml:space="preserve"> PAGEREF _Toc364882406 \h </w:instrText>
      </w:r>
      <w:r>
        <w:rPr>
          <w:noProof/>
        </w:rPr>
      </w:r>
      <w:r>
        <w:rPr>
          <w:noProof/>
        </w:rPr>
        <w:fldChar w:fldCharType="separate"/>
      </w:r>
      <w:r>
        <w:rPr>
          <w:noProof/>
        </w:rPr>
        <w:t>17</w:t>
      </w:r>
      <w:r>
        <w:rPr>
          <w:noProof/>
        </w:rPr>
        <w:fldChar w:fldCharType="end"/>
      </w:r>
    </w:p>
    <w:p w14:paraId="612EF32A" w14:textId="77777777" w:rsidR="00344FD0" w:rsidRDefault="00344FD0">
      <w:pPr>
        <w:pStyle w:val="TOC3"/>
        <w:tabs>
          <w:tab w:val="left" w:pos="1260"/>
        </w:tabs>
        <w:rPr>
          <w:rFonts w:asciiTheme="minorHAnsi" w:eastAsiaTheme="minorEastAsia" w:hAnsiTheme="minorHAnsi" w:cstheme="minorBidi"/>
          <w:noProof/>
          <w:lang w:val="en-US" w:eastAsia="ja-JP"/>
        </w:rPr>
      </w:pPr>
      <w:r>
        <w:rPr>
          <w:noProof/>
        </w:rPr>
        <w:t>6.1.1.</w:t>
      </w:r>
      <w:r>
        <w:rPr>
          <w:rFonts w:asciiTheme="minorHAnsi" w:eastAsiaTheme="minorEastAsia" w:hAnsiTheme="minorHAnsi" w:cstheme="minorBidi"/>
          <w:noProof/>
          <w:lang w:val="en-US" w:eastAsia="ja-JP"/>
        </w:rPr>
        <w:tab/>
      </w:r>
      <w:r>
        <w:rPr>
          <w:noProof/>
        </w:rPr>
        <w:t>Struktura web sustava</w:t>
      </w:r>
      <w:r>
        <w:rPr>
          <w:noProof/>
        </w:rPr>
        <w:tab/>
      </w:r>
      <w:r>
        <w:rPr>
          <w:noProof/>
        </w:rPr>
        <w:fldChar w:fldCharType="begin"/>
      </w:r>
      <w:r>
        <w:rPr>
          <w:noProof/>
        </w:rPr>
        <w:instrText xml:space="preserve"> PAGEREF _Toc364882407 \h </w:instrText>
      </w:r>
      <w:r>
        <w:rPr>
          <w:noProof/>
        </w:rPr>
      </w:r>
      <w:r>
        <w:rPr>
          <w:noProof/>
        </w:rPr>
        <w:fldChar w:fldCharType="separate"/>
      </w:r>
      <w:r>
        <w:rPr>
          <w:noProof/>
        </w:rPr>
        <w:t>17</w:t>
      </w:r>
      <w:r>
        <w:rPr>
          <w:noProof/>
        </w:rPr>
        <w:fldChar w:fldCharType="end"/>
      </w:r>
    </w:p>
    <w:p w14:paraId="613383FF" w14:textId="77777777" w:rsidR="00344FD0" w:rsidRDefault="00344FD0">
      <w:pPr>
        <w:pStyle w:val="TOC3"/>
        <w:tabs>
          <w:tab w:val="left" w:pos="1260"/>
        </w:tabs>
        <w:rPr>
          <w:rFonts w:asciiTheme="minorHAnsi" w:eastAsiaTheme="minorEastAsia" w:hAnsiTheme="minorHAnsi" w:cstheme="minorBidi"/>
          <w:noProof/>
          <w:lang w:val="en-US" w:eastAsia="ja-JP"/>
        </w:rPr>
      </w:pPr>
      <w:r>
        <w:rPr>
          <w:noProof/>
        </w:rPr>
        <w:t>6.1.2.</w:t>
      </w:r>
      <w:r>
        <w:rPr>
          <w:rFonts w:asciiTheme="minorHAnsi" w:eastAsiaTheme="minorEastAsia" w:hAnsiTheme="minorHAnsi" w:cstheme="minorBidi"/>
          <w:noProof/>
          <w:lang w:val="en-US" w:eastAsia="ja-JP"/>
        </w:rPr>
        <w:tab/>
      </w:r>
      <w:r>
        <w:rPr>
          <w:noProof/>
        </w:rPr>
        <w:t>Infrastruktura</w:t>
      </w:r>
      <w:r>
        <w:rPr>
          <w:noProof/>
        </w:rPr>
        <w:tab/>
      </w:r>
      <w:r>
        <w:rPr>
          <w:noProof/>
        </w:rPr>
        <w:fldChar w:fldCharType="begin"/>
      </w:r>
      <w:r>
        <w:rPr>
          <w:noProof/>
        </w:rPr>
        <w:instrText xml:space="preserve"> PAGEREF _Toc364882408 \h </w:instrText>
      </w:r>
      <w:r>
        <w:rPr>
          <w:noProof/>
        </w:rPr>
      </w:r>
      <w:r>
        <w:rPr>
          <w:noProof/>
        </w:rPr>
        <w:fldChar w:fldCharType="separate"/>
      </w:r>
      <w:r>
        <w:rPr>
          <w:noProof/>
        </w:rPr>
        <w:t>17</w:t>
      </w:r>
      <w:r>
        <w:rPr>
          <w:noProof/>
        </w:rPr>
        <w:fldChar w:fldCharType="end"/>
      </w:r>
    </w:p>
    <w:p w14:paraId="105BC381" w14:textId="77777777" w:rsidR="00344FD0" w:rsidRDefault="00344FD0">
      <w:pPr>
        <w:pStyle w:val="TOC3"/>
        <w:tabs>
          <w:tab w:val="left" w:pos="1260"/>
        </w:tabs>
        <w:rPr>
          <w:rFonts w:asciiTheme="minorHAnsi" w:eastAsiaTheme="minorEastAsia" w:hAnsiTheme="minorHAnsi" w:cstheme="minorBidi"/>
          <w:noProof/>
          <w:lang w:val="en-US" w:eastAsia="ja-JP"/>
        </w:rPr>
      </w:pPr>
      <w:r>
        <w:rPr>
          <w:noProof/>
        </w:rPr>
        <w:t>6.1.3.</w:t>
      </w:r>
      <w:r>
        <w:rPr>
          <w:rFonts w:asciiTheme="minorHAnsi" w:eastAsiaTheme="minorEastAsia" w:hAnsiTheme="minorHAnsi" w:cstheme="minorBidi"/>
          <w:noProof/>
          <w:lang w:val="en-US" w:eastAsia="ja-JP"/>
        </w:rPr>
        <w:tab/>
      </w:r>
      <w:r>
        <w:rPr>
          <w:noProof/>
        </w:rPr>
        <w:t>Model baze podataka</w:t>
      </w:r>
      <w:r>
        <w:rPr>
          <w:noProof/>
        </w:rPr>
        <w:tab/>
      </w:r>
      <w:r>
        <w:rPr>
          <w:noProof/>
        </w:rPr>
        <w:fldChar w:fldCharType="begin"/>
      </w:r>
      <w:r>
        <w:rPr>
          <w:noProof/>
        </w:rPr>
        <w:instrText xml:space="preserve"> PAGEREF _Toc364882409 \h </w:instrText>
      </w:r>
      <w:r>
        <w:rPr>
          <w:noProof/>
        </w:rPr>
      </w:r>
      <w:r>
        <w:rPr>
          <w:noProof/>
        </w:rPr>
        <w:fldChar w:fldCharType="separate"/>
      </w:r>
      <w:r>
        <w:rPr>
          <w:noProof/>
        </w:rPr>
        <w:t>17</w:t>
      </w:r>
      <w:r>
        <w:rPr>
          <w:noProof/>
        </w:rPr>
        <w:fldChar w:fldCharType="end"/>
      </w:r>
    </w:p>
    <w:p w14:paraId="2B67D4A0" w14:textId="77777777" w:rsidR="00344FD0" w:rsidRDefault="00344FD0">
      <w:pPr>
        <w:pStyle w:val="TOC3"/>
        <w:tabs>
          <w:tab w:val="left" w:pos="1260"/>
        </w:tabs>
        <w:rPr>
          <w:rFonts w:asciiTheme="minorHAnsi" w:eastAsiaTheme="minorEastAsia" w:hAnsiTheme="minorHAnsi" w:cstheme="minorBidi"/>
          <w:noProof/>
          <w:lang w:val="en-US" w:eastAsia="ja-JP"/>
        </w:rPr>
      </w:pPr>
      <w:r>
        <w:rPr>
          <w:noProof/>
        </w:rPr>
        <w:t>6.1.4.</w:t>
      </w:r>
      <w:r>
        <w:rPr>
          <w:rFonts w:asciiTheme="minorHAnsi" w:eastAsiaTheme="minorEastAsia" w:hAnsiTheme="minorHAnsi" w:cstheme="minorBidi"/>
          <w:noProof/>
          <w:lang w:val="en-US" w:eastAsia="ja-JP"/>
        </w:rPr>
        <w:tab/>
      </w:r>
      <w:r>
        <w:rPr>
          <w:noProof/>
        </w:rPr>
        <w:t>Koraci razvoja i optimizacije web sustava</w:t>
      </w:r>
      <w:r>
        <w:rPr>
          <w:noProof/>
        </w:rPr>
        <w:tab/>
      </w:r>
      <w:r>
        <w:rPr>
          <w:noProof/>
        </w:rPr>
        <w:fldChar w:fldCharType="begin"/>
      </w:r>
      <w:r>
        <w:rPr>
          <w:noProof/>
        </w:rPr>
        <w:instrText xml:space="preserve"> PAGEREF _Toc364882410 \h </w:instrText>
      </w:r>
      <w:r>
        <w:rPr>
          <w:noProof/>
        </w:rPr>
      </w:r>
      <w:r>
        <w:rPr>
          <w:noProof/>
        </w:rPr>
        <w:fldChar w:fldCharType="separate"/>
      </w:r>
      <w:r>
        <w:rPr>
          <w:noProof/>
        </w:rPr>
        <w:t>17</w:t>
      </w:r>
      <w:r>
        <w:rPr>
          <w:noProof/>
        </w:rPr>
        <w:fldChar w:fldCharType="end"/>
      </w:r>
    </w:p>
    <w:p w14:paraId="4954D0C5" w14:textId="77777777" w:rsidR="00344FD0" w:rsidRDefault="00344FD0">
      <w:pPr>
        <w:pStyle w:val="TOC2"/>
        <w:tabs>
          <w:tab w:val="left" w:pos="840"/>
        </w:tabs>
        <w:rPr>
          <w:rFonts w:asciiTheme="minorHAnsi" w:eastAsiaTheme="minorEastAsia" w:hAnsiTheme="minorHAnsi" w:cstheme="minorBidi"/>
          <w:noProof/>
          <w:lang w:val="en-US" w:eastAsia="ja-JP"/>
        </w:rPr>
      </w:pPr>
      <w:r>
        <w:rPr>
          <w:noProof/>
        </w:rPr>
        <w:t>6.2.</w:t>
      </w:r>
      <w:r>
        <w:rPr>
          <w:rFonts w:asciiTheme="minorHAnsi" w:eastAsiaTheme="minorEastAsia" w:hAnsiTheme="minorHAnsi" w:cstheme="minorBidi"/>
          <w:noProof/>
          <w:lang w:val="en-US" w:eastAsia="ja-JP"/>
        </w:rPr>
        <w:tab/>
      </w:r>
      <w:r>
        <w:rPr>
          <w:noProof/>
        </w:rPr>
        <w:t>Optimizacija i mjerenje performansi web sustava</w:t>
      </w:r>
      <w:r>
        <w:rPr>
          <w:noProof/>
        </w:rPr>
        <w:tab/>
      </w:r>
      <w:r>
        <w:rPr>
          <w:noProof/>
        </w:rPr>
        <w:fldChar w:fldCharType="begin"/>
      </w:r>
      <w:r>
        <w:rPr>
          <w:noProof/>
        </w:rPr>
        <w:instrText xml:space="preserve"> PAGEREF _Toc364882411 \h </w:instrText>
      </w:r>
      <w:r>
        <w:rPr>
          <w:noProof/>
        </w:rPr>
      </w:r>
      <w:r>
        <w:rPr>
          <w:noProof/>
        </w:rPr>
        <w:fldChar w:fldCharType="separate"/>
      </w:r>
      <w:r>
        <w:rPr>
          <w:noProof/>
        </w:rPr>
        <w:t>17</w:t>
      </w:r>
      <w:r>
        <w:rPr>
          <w:noProof/>
        </w:rPr>
        <w:fldChar w:fldCharType="end"/>
      </w:r>
    </w:p>
    <w:p w14:paraId="55D9FCD1" w14:textId="77777777" w:rsidR="00344FD0" w:rsidRDefault="00344FD0">
      <w:pPr>
        <w:pStyle w:val="TOC3"/>
        <w:tabs>
          <w:tab w:val="left" w:pos="1260"/>
        </w:tabs>
        <w:rPr>
          <w:rFonts w:asciiTheme="minorHAnsi" w:eastAsiaTheme="minorEastAsia" w:hAnsiTheme="minorHAnsi" w:cstheme="minorBidi"/>
          <w:noProof/>
          <w:lang w:val="en-US" w:eastAsia="ja-JP"/>
        </w:rPr>
      </w:pPr>
      <w:r>
        <w:rPr>
          <w:noProof/>
        </w:rPr>
        <w:t>6.2.1.</w:t>
      </w:r>
      <w:r>
        <w:rPr>
          <w:rFonts w:asciiTheme="minorHAnsi" w:eastAsiaTheme="minorEastAsia" w:hAnsiTheme="minorHAnsi" w:cstheme="minorBidi"/>
          <w:noProof/>
          <w:lang w:val="en-US" w:eastAsia="ja-JP"/>
        </w:rPr>
        <w:tab/>
      </w:r>
      <w:r>
        <w:rPr>
          <w:noProof/>
        </w:rPr>
        <w:t>Bez korištenja privremene memorije i indeksa u bazi podataka</w:t>
      </w:r>
      <w:r>
        <w:rPr>
          <w:noProof/>
        </w:rPr>
        <w:tab/>
      </w:r>
      <w:r>
        <w:rPr>
          <w:noProof/>
        </w:rPr>
        <w:fldChar w:fldCharType="begin"/>
      </w:r>
      <w:r>
        <w:rPr>
          <w:noProof/>
        </w:rPr>
        <w:instrText xml:space="preserve"> PAGEREF _Toc364882412 \h </w:instrText>
      </w:r>
      <w:r>
        <w:rPr>
          <w:noProof/>
        </w:rPr>
      </w:r>
      <w:r>
        <w:rPr>
          <w:noProof/>
        </w:rPr>
        <w:fldChar w:fldCharType="separate"/>
      </w:r>
      <w:r>
        <w:rPr>
          <w:noProof/>
        </w:rPr>
        <w:t>17</w:t>
      </w:r>
      <w:r>
        <w:rPr>
          <w:noProof/>
        </w:rPr>
        <w:fldChar w:fldCharType="end"/>
      </w:r>
    </w:p>
    <w:p w14:paraId="26C4C34E" w14:textId="77777777" w:rsidR="00344FD0" w:rsidRDefault="00344FD0">
      <w:pPr>
        <w:pStyle w:val="TOC3"/>
        <w:tabs>
          <w:tab w:val="left" w:pos="1260"/>
        </w:tabs>
        <w:rPr>
          <w:rFonts w:asciiTheme="minorHAnsi" w:eastAsiaTheme="minorEastAsia" w:hAnsiTheme="minorHAnsi" w:cstheme="minorBidi"/>
          <w:noProof/>
          <w:lang w:val="en-US" w:eastAsia="ja-JP"/>
        </w:rPr>
      </w:pPr>
      <w:r>
        <w:rPr>
          <w:noProof/>
        </w:rPr>
        <w:t>6.2.2.</w:t>
      </w:r>
      <w:r>
        <w:rPr>
          <w:rFonts w:asciiTheme="minorHAnsi" w:eastAsiaTheme="minorEastAsia" w:hAnsiTheme="minorHAnsi" w:cstheme="minorBidi"/>
          <w:noProof/>
          <w:lang w:val="en-US" w:eastAsia="ja-JP"/>
        </w:rPr>
        <w:tab/>
      </w:r>
      <w:r>
        <w:rPr>
          <w:noProof/>
        </w:rPr>
        <w:t>Uz korištenje indeksa u bazi podataka</w:t>
      </w:r>
      <w:r>
        <w:rPr>
          <w:noProof/>
        </w:rPr>
        <w:tab/>
      </w:r>
      <w:r>
        <w:rPr>
          <w:noProof/>
        </w:rPr>
        <w:fldChar w:fldCharType="begin"/>
      </w:r>
      <w:r>
        <w:rPr>
          <w:noProof/>
        </w:rPr>
        <w:instrText xml:space="preserve"> PAGEREF _Toc364882413 \h </w:instrText>
      </w:r>
      <w:r>
        <w:rPr>
          <w:noProof/>
        </w:rPr>
      </w:r>
      <w:r>
        <w:rPr>
          <w:noProof/>
        </w:rPr>
        <w:fldChar w:fldCharType="separate"/>
      </w:r>
      <w:r>
        <w:rPr>
          <w:noProof/>
        </w:rPr>
        <w:t>17</w:t>
      </w:r>
      <w:r>
        <w:rPr>
          <w:noProof/>
        </w:rPr>
        <w:fldChar w:fldCharType="end"/>
      </w:r>
    </w:p>
    <w:p w14:paraId="658557F5" w14:textId="77777777" w:rsidR="00344FD0" w:rsidRDefault="00344FD0">
      <w:pPr>
        <w:pStyle w:val="TOC3"/>
        <w:tabs>
          <w:tab w:val="left" w:pos="1260"/>
        </w:tabs>
        <w:rPr>
          <w:rFonts w:asciiTheme="minorHAnsi" w:eastAsiaTheme="minorEastAsia" w:hAnsiTheme="minorHAnsi" w:cstheme="minorBidi"/>
          <w:noProof/>
          <w:lang w:val="en-US" w:eastAsia="ja-JP"/>
        </w:rPr>
      </w:pPr>
      <w:r>
        <w:rPr>
          <w:noProof/>
        </w:rPr>
        <w:t>6.2.3.</w:t>
      </w:r>
      <w:r>
        <w:rPr>
          <w:rFonts w:asciiTheme="minorHAnsi" w:eastAsiaTheme="minorEastAsia" w:hAnsiTheme="minorHAnsi" w:cstheme="minorBidi"/>
          <w:noProof/>
          <w:lang w:val="en-US" w:eastAsia="ja-JP"/>
        </w:rPr>
        <w:tab/>
      </w:r>
      <w:r>
        <w:rPr>
          <w:noProof/>
        </w:rPr>
        <w:t>Uz korištenje pohrane podataka u privremenu memoriju na strani aplikacije</w:t>
      </w:r>
      <w:r>
        <w:rPr>
          <w:noProof/>
        </w:rPr>
        <w:tab/>
      </w:r>
      <w:r>
        <w:rPr>
          <w:noProof/>
        </w:rPr>
        <w:fldChar w:fldCharType="begin"/>
      </w:r>
      <w:r>
        <w:rPr>
          <w:noProof/>
        </w:rPr>
        <w:instrText xml:space="preserve"> PAGEREF _Toc364882414 \h </w:instrText>
      </w:r>
      <w:r>
        <w:rPr>
          <w:noProof/>
        </w:rPr>
      </w:r>
      <w:r>
        <w:rPr>
          <w:noProof/>
        </w:rPr>
        <w:fldChar w:fldCharType="separate"/>
      </w:r>
      <w:r>
        <w:rPr>
          <w:noProof/>
        </w:rPr>
        <w:t>17</w:t>
      </w:r>
      <w:r>
        <w:rPr>
          <w:noProof/>
        </w:rPr>
        <w:fldChar w:fldCharType="end"/>
      </w:r>
    </w:p>
    <w:p w14:paraId="478C3CED" w14:textId="77777777" w:rsidR="00344FD0" w:rsidRDefault="00344FD0">
      <w:pPr>
        <w:pStyle w:val="TOC3"/>
        <w:tabs>
          <w:tab w:val="left" w:pos="1260"/>
        </w:tabs>
        <w:rPr>
          <w:rFonts w:asciiTheme="minorHAnsi" w:eastAsiaTheme="minorEastAsia" w:hAnsiTheme="minorHAnsi" w:cstheme="minorBidi"/>
          <w:noProof/>
          <w:lang w:val="en-US" w:eastAsia="ja-JP"/>
        </w:rPr>
      </w:pPr>
      <w:r>
        <w:rPr>
          <w:noProof/>
        </w:rPr>
        <w:t>6.2.4.</w:t>
      </w:r>
      <w:r>
        <w:rPr>
          <w:rFonts w:asciiTheme="minorHAnsi" w:eastAsiaTheme="minorEastAsia" w:hAnsiTheme="minorHAnsi" w:cstheme="minorBidi"/>
          <w:noProof/>
          <w:lang w:val="en-US" w:eastAsia="ja-JP"/>
        </w:rPr>
        <w:tab/>
      </w:r>
      <w:r>
        <w:rPr>
          <w:noProof/>
        </w:rPr>
        <w:t>Uz korištenje pohrane rezultata u privremenu memoriju na strani HTTP servera za privremenu pohranu</w:t>
      </w:r>
      <w:r>
        <w:rPr>
          <w:noProof/>
        </w:rPr>
        <w:tab/>
      </w:r>
      <w:r>
        <w:rPr>
          <w:noProof/>
        </w:rPr>
        <w:fldChar w:fldCharType="begin"/>
      </w:r>
      <w:r>
        <w:rPr>
          <w:noProof/>
        </w:rPr>
        <w:instrText xml:space="preserve"> PAGEREF _Toc364882415 \h </w:instrText>
      </w:r>
      <w:r>
        <w:rPr>
          <w:noProof/>
        </w:rPr>
      </w:r>
      <w:r>
        <w:rPr>
          <w:noProof/>
        </w:rPr>
        <w:fldChar w:fldCharType="separate"/>
      </w:r>
      <w:r>
        <w:rPr>
          <w:noProof/>
        </w:rPr>
        <w:t>17</w:t>
      </w:r>
      <w:r>
        <w:rPr>
          <w:noProof/>
        </w:rPr>
        <w:fldChar w:fldCharType="end"/>
      </w:r>
    </w:p>
    <w:p w14:paraId="6A0A31A7" w14:textId="77777777" w:rsidR="00344FD0" w:rsidRDefault="00344FD0">
      <w:pPr>
        <w:pStyle w:val="TOC1"/>
        <w:tabs>
          <w:tab w:val="left" w:pos="420"/>
        </w:tabs>
        <w:rPr>
          <w:rFonts w:asciiTheme="minorHAnsi" w:eastAsiaTheme="minorEastAsia" w:hAnsiTheme="minorHAnsi" w:cstheme="minorBidi"/>
          <w:noProof/>
          <w:lang w:val="en-US" w:eastAsia="ja-JP"/>
        </w:rPr>
      </w:pPr>
      <w:r>
        <w:rPr>
          <w:noProof/>
        </w:rPr>
        <w:t>7.</w:t>
      </w:r>
      <w:r>
        <w:rPr>
          <w:rFonts w:asciiTheme="minorHAnsi" w:eastAsiaTheme="minorEastAsia" w:hAnsiTheme="minorHAnsi" w:cstheme="minorBidi"/>
          <w:noProof/>
          <w:lang w:val="en-US" w:eastAsia="ja-JP"/>
        </w:rPr>
        <w:tab/>
      </w:r>
      <w:r>
        <w:rPr>
          <w:noProof/>
        </w:rPr>
        <w:t>Literatura</w:t>
      </w:r>
      <w:r>
        <w:rPr>
          <w:noProof/>
        </w:rPr>
        <w:tab/>
      </w:r>
      <w:r>
        <w:rPr>
          <w:noProof/>
        </w:rPr>
        <w:fldChar w:fldCharType="begin"/>
      </w:r>
      <w:r>
        <w:rPr>
          <w:noProof/>
        </w:rPr>
        <w:instrText xml:space="preserve"> PAGEREF _Toc364882416 \h </w:instrText>
      </w:r>
      <w:r>
        <w:rPr>
          <w:noProof/>
        </w:rPr>
      </w:r>
      <w:r>
        <w:rPr>
          <w:noProof/>
        </w:rPr>
        <w:fldChar w:fldCharType="separate"/>
      </w:r>
      <w:r>
        <w:rPr>
          <w:noProof/>
        </w:rPr>
        <w:t>18</w:t>
      </w:r>
      <w:r>
        <w:rPr>
          <w:noProof/>
        </w:rPr>
        <w:fldChar w:fldCharType="end"/>
      </w:r>
    </w:p>
    <w:p w14:paraId="241FC08A" w14:textId="77777777" w:rsidR="00344FD0" w:rsidRDefault="00344FD0">
      <w:pPr>
        <w:pStyle w:val="TOC1"/>
        <w:tabs>
          <w:tab w:val="left" w:pos="420"/>
        </w:tabs>
        <w:rPr>
          <w:rFonts w:asciiTheme="minorHAnsi" w:eastAsiaTheme="minorEastAsia" w:hAnsiTheme="minorHAnsi" w:cstheme="minorBidi"/>
          <w:noProof/>
          <w:lang w:val="en-US" w:eastAsia="ja-JP"/>
        </w:rPr>
      </w:pPr>
      <w:r>
        <w:rPr>
          <w:noProof/>
        </w:rPr>
        <w:t>8.</w:t>
      </w:r>
      <w:r>
        <w:rPr>
          <w:rFonts w:asciiTheme="minorHAnsi" w:eastAsiaTheme="minorEastAsia" w:hAnsiTheme="minorHAnsi" w:cstheme="minorBidi"/>
          <w:noProof/>
          <w:lang w:val="en-US" w:eastAsia="ja-JP"/>
        </w:rPr>
        <w:tab/>
      </w:r>
      <w:r>
        <w:rPr>
          <w:noProof/>
        </w:rPr>
        <w:t>Izvorni kod praktičnog primjera</w:t>
      </w:r>
      <w:r>
        <w:rPr>
          <w:noProof/>
        </w:rPr>
        <w:tab/>
      </w:r>
      <w:r>
        <w:rPr>
          <w:noProof/>
        </w:rPr>
        <w:fldChar w:fldCharType="begin"/>
      </w:r>
      <w:r>
        <w:rPr>
          <w:noProof/>
        </w:rPr>
        <w:instrText xml:space="preserve"> PAGEREF _Toc364882417 \h </w:instrText>
      </w:r>
      <w:r>
        <w:rPr>
          <w:noProof/>
        </w:rPr>
      </w:r>
      <w:r>
        <w:rPr>
          <w:noProof/>
        </w:rPr>
        <w:fldChar w:fldCharType="separate"/>
      </w:r>
      <w:r>
        <w:rPr>
          <w:noProof/>
        </w:rPr>
        <w:t>20</w:t>
      </w:r>
      <w:r>
        <w:rPr>
          <w:noProof/>
        </w:rPr>
        <w:fldChar w:fldCharType="end"/>
      </w:r>
    </w:p>
    <w:p w14:paraId="0AA4F386" w14:textId="77777777" w:rsidR="00EA7310" w:rsidRDefault="00F518DC" w:rsidP="0015288B">
      <w:pPr>
        <w:pStyle w:val="TOC1"/>
      </w:pPr>
      <w:r>
        <w:fldChar w:fldCharType="end"/>
      </w:r>
    </w:p>
    <w:p w14:paraId="751F04D0" w14:textId="77777777" w:rsidR="0015288B" w:rsidRDefault="00EA7310">
      <w:pPr>
        <w:spacing w:after="200" w:line="276" w:lineRule="auto"/>
        <w:sectPr w:rsidR="0015288B" w:rsidSect="0015288B">
          <w:footerReference w:type="default" r:id="rId10"/>
          <w:pgSz w:w="11906" w:h="16838"/>
          <w:pgMar w:top="1417" w:right="1417" w:bottom="1417" w:left="1417" w:header="708" w:footer="708" w:gutter="0"/>
          <w:pgNumType w:fmt="upperRoman" w:start="1"/>
          <w:cols w:space="708"/>
          <w:docGrid w:linePitch="360"/>
        </w:sectPr>
      </w:pPr>
      <w:r>
        <w:br w:type="page"/>
      </w:r>
    </w:p>
    <w:p w14:paraId="4208950D" w14:textId="77777777" w:rsidR="00365B40" w:rsidRPr="00C103FB" w:rsidRDefault="00967608" w:rsidP="00C103FB">
      <w:pPr>
        <w:pStyle w:val="FOINaslov1"/>
      </w:pPr>
      <w:bookmarkStart w:id="1" w:name="_Toc364882364"/>
      <w:r w:rsidRPr="00C103FB">
        <w:lastRenderedPageBreak/>
        <w:t>Uvod</w:t>
      </w:r>
      <w:bookmarkEnd w:id="1"/>
    </w:p>
    <w:p w14:paraId="253CABE0" w14:textId="28744D60" w:rsidR="003D5585" w:rsidRPr="0090161B" w:rsidRDefault="00A94C8D" w:rsidP="0090161B">
      <w:pPr>
        <w:pStyle w:val="Tekst"/>
      </w:pPr>
      <w:r w:rsidRPr="0090161B">
        <w:t>World Wide Web (WWW, web) nastao</w:t>
      </w:r>
      <w:r w:rsidR="0017629F" w:rsidRPr="0090161B">
        <w:t xml:space="preserve"> </w:t>
      </w:r>
      <w:r w:rsidRPr="0090161B">
        <w:t xml:space="preserve">je </w:t>
      </w:r>
      <w:r w:rsidR="00583BAE" w:rsidRPr="0090161B">
        <w:t xml:space="preserve">1989. godine </w:t>
      </w:r>
      <w:r w:rsidR="0017629F" w:rsidRPr="0090161B">
        <w:t xml:space="preserve">kada je Tim Berners-Lee </w:t>
      </w:r>
      <w:r w:rsidR="00583BAE" w:rsidRPr="0090161B">
        <w:t xml:space="preserve">u CERN-u </w:t>
      </w:r>
      <w:r w:rsidRPr="0090161B">
        <w:t>izradio</w:t>
      </w:r>
      <w:r w:rsidR="00583BAE" w:rsidRPr="0090161B">
        <w:t xml:space="preserve"> </w:t>
      </w:r>
      <w:r w:rsidR="0017629F" w:rsidRPr="0090161B">
        <w:t xml:space="preserve">prijedlog sustava za upravljanje i dijeljenje informacija </w:t>
      </w:r>
      <w:r w:rsidR="00583BAE" w:rsidRPr="0090161B">
        <w:t>kako bi kolegama znanstvenicima</w:t>
      </w:r>
      <w:r w:rsidRPr="0090161B">
        <w:t xml:space="preserve"> </w:t>
      </w:r>
      <w:r w:rsidR="00583BAE" w:rsidRPr="0090161B">
        <w:t>omogućio jednostavniju razmjenu informacija</w:t>
      </w:r>
      <w:r w:rsidRPr="0090161B">
        <w:t xml:space="preserve"> kako unutar institucije tako i između znanstveno-istraživačkih institucija</w:t>
      </w:r>
      <w:r w:rsidR="003D5585" w:rsidRPr="00957567">
        <w:rPr>
          <w:rStyle w:val="FootnoteReference"/>
        </w:rPr>
        <w:footnoteReference w:id="1"/>
      </w:r>
      <w:r w:rsidR="00583BAE" w:rsidRPr="0090161B">
        <w:t xml:space="preserve">. Prva je web stranica objavljena 20. prosinca 1990. godine, a kao prvi </w:t>
      </w:r>
      <w:r w:rsidRPr="0090161B">
        <w:t xml:space="preserve">web </w:t>
      </w:r>
      <w:r w:rsidR="00583BAE" w:rsidRPr="0090161B">
        <w:t xml:space="preserve">poslužitelj (eng. </w:t>
      </w:r>
      <w:r w:rsidRPr="0090161B">
        <w:t xml:space="preserve">web </w:t>
      </w:r>
      <w:r w:rsidR="00583BAE" w:rsidRPr="0090161B">
        <w:t xml:space="preserve">server) Berners-Lee je iskoristio svoje NeXT računalo. </w:t>
      </w:r>
      <w:r w:rsidRPr="0090161B">
        <w:t>Ta je w</w:t>
      </w:r>
      <w:r w:rsidR="00583BAE" w:rsidRPr="0090161B">
        <w:t xml:space="preserve">eb stranica </w:t>
      </w:r>
      <w:r w:rsidRPr="0090161B">
        <w:t xml:space="preserve">opisivala </w:t>
      </w:r>
      <w:r w:rsidR="00583BAE" w:rsidRPr="0090161B">
        <w:t>koncept i osno</w:t>
      </w:r>
      <w:r w:rsidRPr="0090161B">
        <w:t>vne funkcionalnosti weba, sadržavala je</w:t>
      </w:r>
      <w:r w:rsidR="00583BAE" w:rsidRPr="0090161B">
        <w:t xml:space="preserve"> upute za pristupanje dokumentima drugih osoba te </w:t>
      </w:r>
      <w:r w:rsidR="003D5585" w:rsidRPr="0090161B">
        <w:t>upute za postavljanje osobnog servera</w:t>
      </w:r>
      <w:r w:rsidR="003D5585" w:rsidRPr="00957567">
        <w:rPr>
          <w:rStyle w:val="FootnoteReference"/>
        </w:rPr>
        <w:footnoteReference w:id="2"/>
      </w:r>
      <w:r w:rsidR="003D5585" w:rsidRPr="0090161B">
        <w:t>. Izvorni kod World Wide Web-a javno je objavljen 1993. godine.</w:t>
      </w:r>
    </w:p>
    <w:p w14:paraId="6414AD6E" w14:textId="7BA043A3" w:rsidR="005147B6" w:rsidRDefault="003D5585" w:rsidP="0090161B">
      <w:pPr>
        <w:pStyle w:val="Tekst"/>
      </w:pPr>
      <w:r>
        <w:t>27 godina od obja</w:t>
      </w:r>
      <w:r w:rsidR="00131152">
        <w:t xml:space="preserve">ve prve web stranice, Internet broji </w:t>
      </w:r>
      <w:r>
        <w:t xml:space="preserve">više od 3.5 milijardi </w:t>
      </w:r>
      <w:r w:rsidR="00131152">
        <w:t>korisnika</w:t>
      </w:r>
      <w:r w:rsidR="002638E8">
        <w:t>, 966</w:t>
      </w:r>
      <w:r w:rsidR="00A94C8D">
        <w:t xml:space="preserve"> milijuna</w:t>
      </w:r>
      <w:r w:rsidR="002638E8">
        <w:t xml:space="preserve"> web stranica, a</w:t>
      </w:r>
      <w:r w:rsidR="00131152">
        <w:t xml:space="preserve"> gotovo 50% svjetske populacije ostvaruje pristup Internetu</w:t>
      </w:r>
      <w:r w:rsidR="00B8726D">
        <w:t xml:space="preserve"> uz značajnu korelaciju (0.87) </w:t>
      </w:r>
      <w:r w:rsidR="00A94C8D">
        <w:t xml:space="preserve">stupnja </w:t>
      </w:r>
      <w:r w:rsidR="00B8726D">
        <w:t xml:space="preserve">razvijenosti države i mogućnosti pristupa Internetu </w:t>
      </w:r>
      <w:r w:rsidR="00D83DB6">
        <w:fldChar w:fldCharType="begin" w:fldLock="1"/>
      </w:r>
      <w:r w:rsidR="009D635A">
        <w:instrText>ADDIN CSL_CITATION { "citationItems" : [ { "id" : "ITEM-1", "itemData" : { "URL" : "http://www.internetworldstats.com/stats.htm", "accessed" : { "date-parts" : [ [ "2017", "8", "18" ] ] }, "author" : [ { "dropping-particle" : "", "family" : "Internet World Stats", "given" : "", "non-dropping-particle" : "", "parse-names" : false, "suffix" : "" } ], "id" : "ITEM-1", "issued" : { "date-parts" : [ [ "2017" ] ] }, "title" : "World Internet Users Statistics and 2017 World Population Stats", "type" : "webpage" }, "uris" : [ "http://www.mendeley.com/documents/?uuid=e324e497-4895-3276-b61d-d93da012cc1e" ] }, { "id" : "ITEM-2", "itemData" : { "DOI" : "10.1017/CBO9781107415324.004", "ISBN" : "9788578110796", "ISSN" : "1098-6596", "PMID" : "25246403", "abstract" : "As the world becomes increasingly interconnected, both economically and socially, technology adoption remains one of the defining factors in human progress. To that end, there has been a noticeable rise over the past two years in the percentage of people in the emerging and developing nations surveyed by Pew Research Center who say that they use the internet and own a smartphone. And while people in advanced economies still use the internet more and own more high-tech gadgets, the rest of the emerging world is catching up.", "author" : [ { "dropping-particle" : "", "family" : "Poushter", "given" : "Jacob", "non-dropping-particle" : "", "parse-names" : false, "suffix" : "" } ], "container-title" : "Pew Research Center", "id" : "ITEM-2", "issued" : { "date-parts" : [ [ "2016" ] ] }, "page" : "1-45", "title" : "Smartphone Ownership and Internet Usage Continues to Climb in Emerging Economies", "type" : "article-journal" }, "uris" : [ "http://www.mendeley.com/documents/?uuid=bb8caecc-9388-4312-a842-63913c1eeb3f" ] }, { "id" : "ITEM-3", "itemData" : { "URL" : "https://www.vpnmentor.com/blog/vital-internet-trends/", "accessed" : { "date-parts" : [ [ "2017", "8", "18" ] ] }, "author" : [ { "dropping-particle" : "", "family" : "VPN Mentor", "given" : "", "non-dropping-particle" : "", "parse-names" : false, "suffix" : "" } ], "id" : "ITEM-3", "issued" : { "date-parts" : [ [ "2017" ] ] }, "title" : "Internet Trends 2017. Stats &amp; Facts in the U.S. and Worldwide", "type" : "webpage" }, "uris" : [ "http://www.mendeley.com/documents/?uuid=22ab54db-ce76-3d48-9054-75b8fe3f3266" ] } ], "mendeley" : { "formattedCitation" : "(Poushter, 2016; Internet World Stats, 2017; VPN Mentor, 2017)", "plainTextFormattedCitation" : "(Poushter, 2016; Internet World Stats, 2017; VPN Mentor, 2017)", "previouslyFormattedCitation" : "(Poushter, 2016; Internet World Stats, 2017; VPN Mentor, 2017)" }, "properties" : { "noteIndex" : 0 }, "schema" : "https://github.com/citation-style-language/schema/raw/master/csl-citation.json" }</w:instrText>
      </w:r>
      <w:r w:rsidR="00D83DB6">
        <w:fldChar w:fldCharType="separate"/>
      </w:r>
      <w:r w:rsidR="00D83DB6" w:rsidRPr="00D83DB6">
        <w:rPr>
          <w:noProof/>
        </w:rPr>
        <w:t>(Poushter, 2016; Internet World Stats, 2017; VPN Mentor, 2017)</w:t>
      </w:r>
      <w:r w:rsidR="00D83DB6">
        <w:fldChar w:fldCharType="end"/>
      </w:r>
      <w:r w:rsidR="00D83DB6">
        <w:t>.</w:t>
      </w:r>
    </w:p>
    <w:p w14:paraId="1D222D31" w14:textId="0EE18E1F" w:rsidR="00B8726D" w:rsidRDefault="00354930" w:rsidP="0090161B">
      <w:pPr>
        <w:pStyle w:val="Tekst"/>
      </w:pPr>
      <w:r>
        <w:t>Razvojem weba i porastom broja korisnika</w:t>
      </w:r>
      <w:r w:rsidR="009D67AC">
        <w:t xml:space="preserve"> weba</w:t>
      </w:r>
      <w:r>
        <w:t xml:space="preserve"> </w:t>
      </w:r>
      <w:r w:rsidR="009D67AC">
        <w:t xml:space="preserve">značajno je </w:t>
      </w:r>
      <w:r>
        <w:t>prošir</w:t>
      </w:r>
      <w:r w:rsidR="002638E8">
        <w:t xml:space="preserve">eno područje </w:t>
      </w:r>
      <w:r w:rsidR="009D67AC">
        <w:t>informatičke i računalne</w:t>
      </w:r>
      <w:r w:rsidR="002638E8">
        <w:t xml:space="preserve"> industrije, </w:t>
      </w:r>
      <w:r>
        <w:t>marketinga</w:t>
      </w:r>
      <w:r w:rsidR="009D67AC">
        <w:t>,</w:t>
      </w:r>
      <w:r w:rsidR="002638E8">
        <w:t xml:space="preserve"> prodaje</w:t>
      </w:r>
      <w:r w:rsidR="009D67AC">
        <w:t xml:space="preserve"> ali i drugih industrija kao što su industrija zabave i turizam. S</w:t>
      </w:r>
      <w:r w:rsidR="002638E8">
        <w:t xml:space="preserve">tvorena su </w:t>
      </w:r>
      <w:r w:rsidR="00A94C8D">
        <w:t>nova</w:t>
      </w:r>
      <w:r w:rsidR="002638E8">
        <w:t xml:space="preserve"> zanimanja poput web dizajnera i programera, upravitelja društvenim mrežama (eng. </w:t>
      </w:r>
      <w:r w:rsidR="002638E8" w:rsidRPr="009D67AC">
        <w:rPr>
          <w:i/>
        </w:rPr>
        <w:t>community manager</w:t>
      </w:r>
      <w:r w:rsidR="002638E8">
        <w:t xml:space="preserve">, </w:t>
      </w:r>
      <w:r w:rsidR="002638E8" w:rsidRPr="009D67AC">
        <w:rPr>
          <w:i/>
        </w:rPr>
        <w:t>social media manager</w:t>
      </w:r>
      <w:r w:rsidR="002638E8">
        <w:t>)</w:t>
      </w:r>
      <w:r w:rsidR="00A94C8D">
        <w:t>, a sam web preuzeo je ulogu vodećeg medija za distribuciju informacija</w:t>
      </w:r>
      <w:r w:rsidR="002638E8">
        <w:t xml:space="preserve">. </w:t>
      </w:r>
      <w:r>
        <w:t xml:space="preserve">Iako </w:t>
      </w:r>
      <w:r w:rsidR="002638E8">
        <w:t>primarno razvijen u</w:t>
      </w:r>
      <w:r>
        <w:t xml:space="preserve"> </w:t>
      </w:r>
      <w:r w:rsidR="00B8726D">
        <w:t>akademske</w:t>
      </w:r>
      <w:r>
        <w:t xml:space="preserve"> svrhe, </w:t>
      </w:r>
      <w:r w:rsidR="002638E8">
        <w:t xml:space="preserve">web je danas centralno mjesto komunikacije i </w:t>
      </w:r>
      <w:r w:rsidR="00A94C8D">
        <w:t>socijalizacije</w:t>
      </w:r>
      <w:r w:rsidR="002638E8">
        <w:t xml:space="preserve"> (</w:t>
      </w:r>
      <w:r w:rsidR="00A94C8D">
        <w:t xml:space="preserve">npr. </w:t>
      </w:r>
      <w:r w:rsidR="002638E8">
        <w:t xml:space="preserve">društvene mreže, </w:t>
      </w:r>
      <w:r w:rsidR="00A94C8D">
        <w:t xml:space="preserve">platforme za diskusije i </w:t>
      </w:r>
      <w:r w:rsidR="002638E8">
        <w:t xml:space="preserve">instant dopisivanje), poslovanja (digitalne trgovine, internet bankarstvo, poslovne aplikacije) ali i zabave (internet portali, mrežne igrice, </w:t>
      </w:r>
      <w:r w:rsidR="00A94C8D">
        <w:t>platforme za multimediju</w:t>
      </w:r>
      <w:r w:rsidR="002638E8">
        <w:t>).</w:t>
      </w:r>
      <w:r w:rsidR="009D67AC">
        <w:t xml:space="preserve"> Web se pokazao kao pouzdan medij u kriznim situacijama, a trenutačna razmjena informacija kroz društvene mreže omogućila je transparentniju i distribuciju informacija bez cenzure.</w:t>
      </w:r>
    </w:p>
    <w:p w14:paraId="671BC840" w14:textId="6FC2685F" w:rsidR="00131152" w:rsidRDefault="002638E8" w:rsidP="0090161B">
      <w:pPr>
        <w:pStyle w:val="Tekst"/>
      </w:pPr>
      <w:r>
        <w:t>Performanse web stranica (web sustava) značajn</w:t>
      </w:r>
      <w:r w:rsidR="0017629F">
        <w:t xml:space="preserve">o utječu na korisničko iskustvo, preferencije korisnika i njihovo ponašanje na </w:t>
      </w:r>
      <w:r w:rsidR="00A94C8D">
        <w:t>webu</w:t>
      </w:r>
      <w:r w:rsidR="0017629F">
        <w:t xml:space="preserve">, pogotovo kod korisnika koji </w:t>
      </w:r>
      <w:r w:rsidR="00A94C8D">
        <w:t xml:space="preserve">webu pristupaju </w:t>
      </w:r>
      <w:r w:rsidR="0017629F">
        <w:t xml:space="preserve">s mobilnih uređaja. </w:t>
      </w:r>
      <w:r w:rsidR="00A94C8D">
        <w:t>Primjerice, u</w:t>
      </w:r>
      <w:r w:rsidR="0017629F">
        <w:t>koliko učitavanje sadr</w:t>
      </w:r>
      <w:r w:rsidR="00A94C8D">
        <w:t xml:space="preserve">žaja potraje više od 3 sekunde </w:t>
      </w:r>
      <w:r w:rsidR="0017629F">
        <w:t xml:space="preserve">53% korisnika koji pristupaju webu s mobilnog uređaja istu napušta. Brzina učitavanja sadržaja (eng. load time, render time) izravno utječe na efikasnost prikazivanja </w:t>
      </w:r>
      <w:r w:rsidR="0017629F">
        <w:lastRenderedPageBreak/>
        <w:t>oglasa</w:t>
      </w:r>
      <w:r w:rsidR="00A94C8D">
        <w:t xml:space="preserve"> (tj. zarade od internet oglasa)</w:t>
      </w:r>
      <w:r w:rsidR="0017629F">
        <w:t xml:space="preserve">, korisničko zadržavanje na web mjestu i sklonost napuštanja web mjesta sa prve posjećene stranice (eng. bounce rate) </w:t>
      </w:r>
      <w:r w:rsidR="0017629F">
        <w:fldChar w:fldCharType="begin" w:fldLock="1"/>
      </w:r>
      <w:r w:rsidR="00BB28F8">
        <w:instrText>ADDIN CSL_CITATION { "citationItems" : [ { "id" : "ITEM-1", "itemData" : { "URL" : "https://www.doubleclickbygoogle.com/articles/mobile-speed-matters/", "accessed" : { "date-parts" : [ [ "2017", "8", "18" ] ] }, "author" : [ { "dropping-particle" : "", "family" : "Shellhammer", "given" : "Alex", "non-dropping-particle" : "", "parse-names" : false, "suffix" : "" } ], "id" : "ITEM-1", "issued" : { "date-parts" : [ [ "2017" ] ] }, "title" : "The need for mobile speed: How mobile latency impacts publisher revenue", "type" : "webpage" }, "uris" : [ "http://www.mendeley.com/documents/?uuid=a9a85a12-a45b-4d45-8dd0-f381fd09b08b" ] } ], "mendeley" : { "formattedCitation" : "(Shellhammer, 2017)", "plainTextFormattedCitation" : "(Shellhammer, 2017)", "previouslyFormattedCitation" : "(Shellhammer, 2017)" }, "properties" : { "noteIndex" : 0 }, "schema" : "https://github.com/citation-style-language/schema/raw/master/csl-citation.json" }</w:instrText>
      </w:r>
      <w:r w:rsidR="0017629F">
        <w:fldChar w:fldCharType="separate"/>
      </w:r>
      <w:r w:rsidR="0017629F" w:rsidRPr="0017629F">
        <w:rPr>
          <w:noProof/>
        </w:rPr>
        <w:t>(Shellhammer, 2017)</w:t>
      </w:r>
      <w:r w:rsidR="0017629F">
        <w:fldChar w:fldCharType="end"/>
      </w:r>
      <w:r w:rsidR="0017629F">
        <w:t>.</w:t>
      </w:r>
    </w:p>
    <w:p w14:paraId="6F5269D9" w14:textId="086DBD32" w:rsidR="0017629F" w:rsidRDefault="009D67AC" w:rsidP="0090161B">
      <w:pPr>
        <w:pStyle w:val="Tekst"/>
      </w:pPr>
      <w:r>
        <w:t>Ovaj rad donosi osnovne informacije o povijesti i razvoju weba, web sustavima i njihovu kategorizaciju te osnovne informacije o PHP programskom jeziku. N</w:t>
      </w:r>
      <w:r w:rsidR="0017629F">
        <w:t>aglasak je stavljen na web sustave i njihove performans</w:t>
      </w:r>
      <w:r w:rsidR="00A94C8D">
        <w:t>e, definiranje metrika, mjerenje</w:t>
      </w:r>
      <w:r w:rsidR="0017629F">
        <w:t xml:space="preserve"> performansi te primjenu principa pohrane podataka u privremenu memoriju (eng. </w:t>
      </w:r>
      <w:r w:rsidR="0017629F" w:rsidRPr="009D67AC">
        <w:rPr>
          <w:i/>
        </w:rPr>
        <w:t>c</w:t>
      </w:r>
      <w:r w:rsidRPr="009D67AC">
        <w:rPr>
          <w:i/>
        </w:rPr>
        <w:t>aching</w:t>
      </w:r>
      <w:r w:rsidR="0017629F">
        <w:t xml:space="preserve">) s ciljem optimizacije web sustava. Praktični dio rada prikazuje optimizaciju fiktivnog web portala razvijenog u PHP programskom jeziku, mjerenje </w:t>
      </w:r>
      <w:r w:rsidR="00A94C8D">
        <w:t xml:space="preserve">njegovih </w:t>
      </w:r>
      <w:r w:rsidR="0017629F">
        <w:t>performansi, identifikaciju uskih grla</w:t>
      </w:r>
      <w:r w:rsidR="00A94C8D">
        <w:t>, optimizaciju</w:t>
      </w:r>
      <w:r w:rsidR="0017629F">
        <w:t xml:space="preserve"> te usporedbu performansi prije i nakon optimizacije</w:t>
      </w:r>
      <w:r>
        <w:t xml:space="preserve"> s primjerima koda</w:t>
      </w:r>
      <w:r w:rsidR="0017629F">
        <w:t>.</w:t>
      </w:r>
    </w:p>
    <w:p w14:paraId="084E4C07" w14:textId="77777777" w:rsidR="001D61EA" w:rsidRDefault="001D61EA">
      <w:pPr>
        <w:spacing w:after="200" w:line="276" w:lineRule="auto"/>
      </w:pPr>
      <w:r>
        <w:rPr>
          <w:b/>
          <w:bCs/>
        </w:rPr>
        <w:br w:type="page"/>
      </w:r>
    </w:p>
    <w:p w14:paraId="3EC74DB5" w14:textId="037EB87F" w:rsidR="00FD0CD5" w:rsidRDefault="00734D35" w:rsidP="00C103FB">
      <w:pPr>
        <w:pStyle w:val="FOINaslov1"/>
      </w:pPr>
      <w:bookmarkStart w:id="2" w:name="_Toc364882365"/>
      <w:r>
        <w:lastRenderedPageBreak/>
        <w:t>World Wide Web</w:t>
      </w:r>
      <w:bookmarkEnd w:id="2"/>
    </w:p>
    <w:p w14:paraId="59DF8385" w14:textId="3E877D3D" w:rsidR="00BC2CA8" w:rsidRDefault="00C070B2" w:rsidP="00BC2CA8">
      <w:pPr>
        <w:pStyle w:val="Tekst"/>
      </w:pPr>
      <w:r>
        <w:t xml:space="preserve">Internet je često </w:t>
      </w:r>
      <w:r w:rsidR="00BC2CA8">
        <w:t xml:space="preserve">krivo poistovjećen s </w:t>
      </w:r>
      <w:r w:rsidR="001A4607">
        <w:t>World Wide Webom (u nastavku rada web)</w:t>
      </w:r>
      <w:r>
        <w:t xml:space="preserve"> koji </w:t>
      </w:r>
      <w:r w:rsidR="00BC2CA8">
        <w:t xml:space="preserve">je, iako najpopularniji, samo jedan </w:t>
      </w:r>
      <w:r>
        <w:t xml:space="preserve">njegov </w:t>
      </w:r>
      <w:r w:rsidR="00BC2CA8">
        <w:t xml:space="preserve">aspekt. Internet </w:t>
      </w:r>
      <w:r>
        <w:t>podrazumijeva</w:t>
      </w:r>
      <w:r w:rsidR="00BC2CA8">
        <w:t xml:space="preserve"> </w:t>
      </w:r>
      <w:r w:rsidR="006955CD" w:rsidRPr="006955CD">
        <w:t>"</w:t>
      </w:r>
      <w:r w:rsidR="00BC2CA8">
        <w:t xml:space="preserve">mrežu međusobno povezanih </w:t>
      </w:r>
      <w:r>
        <w:t xml:space="preserve">prostorno distribuiranih </w:t>
      </w:r>
      <w:r w:rsidR="00BC2CA8">
        <w:t>računala</w:t>
      </w:r>
      <w:r w:rsidR="006955CD" w:rsidRPr="006955CD">
        <w:t>"</w:t>
      </w:r>
      <w:r w:rsidR="00763B5F">
        <w:t xml:space="preserve"> </w:t>
      </w:r>
      <w:r w:rsidR="00763B5F">
        <w:fldChar w:fldCharType="begin" w:fldLock="1"/>
      </w:r>
      <w:r w:rsidR="008C15CA">
        <w:instrText>ADDIN CSL_CITATION { "citationItems" : [ { "id" : "ITEM-1", "itemData" : { "author" : [ { "dropping-particle" : "", "family" : "Collins", "given" : "William", "non-dropping-particle" : "", "parse-names" : false, "suffix" : "" } ], "id" : "ITEM-1", "issued" : { "date-parts" : [ [ "2012" ] ] }, "publisher" : "HarperCollins Publishers", "title" : "Collins English Dictionary - Complete &amp; Unabridged 2012 Digital Edition", "type" : "book" }, "uris" : [ "http://www.mendeley.com/documents/?uuid=748ec821-b534-4a9e-bc9e-f097fee4cb5b" ] } ], "mendeley" : { "formattedCitation" : "(Collins, 2012)", "plainTextFormattedCitation" : "(Collins, 2012)", "previouslyFormattedCitation" : "(Collins, 2012)" }, "properties" : { "noteIndex" : 0 }, "schema" : "https://github.com/citation-style-language/schema/raw/master/csl-citation.json" }</w:instrText>
      </w:r>
      <w:r w:rsidR="00763B5F">
        <w:fldChar w:fldCharType="separate"/>
      </w:r>
      <w:r w:rsidR="006955CD" w:rsidRPr="006955CD">
        <w:rPr>
          <w:noProof/>
        </w:rPr>
        <w:t>(Collins, 2012)</w:t>
      </w:r>
      <w:r w:rsidR="00763B5F">
        <w:fldChar w:fldCharType="end"/>
      </w:r>
      <w:r w:rsidR="006955CD">
        <w:t xml:space="preserve">, dok je web </w:t>
      </w:r>
      <w:r w:rsidR="006955CD" w:rsidRPr="006955CD">
        <w:t>"</w:t>
      </w:r>
      <w:r w:rsidR="006955CD">
        <w:t>prostor informacija unutar kojeg se interesni pojmovi nazivaju resursima i identificiraju globalnim oznakama nazvanim Uniform Resource Identifiers (URI)</w:t>
      </w:r>
      <w:r w:rsidR="006955CD" w:rsidRPr="006955CD">
        <w:t>"</w:t>
      </w:r>
      <w:r w:rsidR="006955CD">
        <w:t xml:space="preserve"> </w:t>
      </w:r>
      <w:r w:rsidR="006955CD">
        <w:fldChar w:fldCharType="begin" w:fldLock="1"/>
      </w:r>
      <w:r w:rsidR="008C15CA">
        <w:instrText>ADDIN CSL_CITATION { "citationItems" : [ { "id" : "ITEM-1", "itemData" : { "ISBN" : "0321185781", "abstract" : "Version 4.0.", "author" : [ { "dropping-particle" : "", "family" : "Berners-Lee", "given" : "Tim", "non-dropping-particle" : "", "parse-names" : false, "suffix" : "" }, { "dropping-particle" : "", "family" : "Bray", "given" : "Tim", "non-dropping-particle" : "", "parse-names" : false, "suffix" : "" }, { "dropping-particle" : "", "family" : "Connolly", "given" : "Dan", "non-dropping-particle" : "", "parse-names" : false, "suffix" : "" }, { "dropping-particle" : "", "family" : "Cotton", "given" : "Paul", "non-dropping-particle" : "", "parse-names" : false, "suffix" : "" } ], "container-title" : "W3C Recommendation 15 December 2004", "id" : "ITEM-1", "issued" : { "date-parts" : [ [ "2004" ] ] }, "title" : "Architecture of the World Wide Web, Volume One", "type" : "article-journal" }, "uris" : [ "http://www.mendeley.com/documents/?uuid=449c7131-73d6-3c2a-9432-e9026c0b10bf" ] } ], "mendeley" : { "formattedCitation" : "(Berners-Lee &lt;i&gt;et al.&lt;/i&gt;, 2004)", "plainTextFormattedCitation" : "(Berners-Lee et al., 2004)", "previouslyFormattedCitation" : "(Berners-Lee &lt;i&gt;et al.&lt;/i&gt;, 2004)" }, "properties" : { "noteIndex" : 0 }, "schema" : "https://github.com/citation-style-language/schema/raw/master/csl-citation.json" }</w:instrText>
      </w:r>
      <w:r w:rsidR="006955CD">
        <w:fldChar w:fldCharType="separate"/>
      </w:r>
      <w:r w:rsidR="006955CD" w:rsidRPr="006955CD">
        <w:rPr>
          <w:noProof/>
        </w:rPr>
        <w:t xml:space="preserve">(Berners-Lee </w:t>
      </w:r>
      <w:r w:rsidR="006955CD" w:rsidRPr="006955CD">
        <w:rPr>
          <w:i/>
          <w:noProof/>
        </w:rPr>
        <w:t>et al.</w:t>
      </w:r>
      <w:r w:rsidR="006955CD" w:rsidRPr="006955CD">
        <w:rPr>
          <w:noProof/>
        </w:rPr>
        <w:t>, 2004)</w:t>
      </w:r>
      <w:r w:rsidR="006955CD">
        <w:fldChar w:fldCharType="end"/>
      </w:r>
      <w:r w:rsidR="006955CD">
        <w:t xml:space="preserve">. Web možemo gledati kao uslugu </w:t>
      </w:r>
      <w:r w:rsidR="00BC2CA8">
        <w:t xml:space="preserve">razmjene informacija u obliku </w:t>
      </w:r>
      <w:r w:rsidR="001111CE">
        <w:t xml:space="preserve">dokumenata tj. </w:t>
      </w:r>
      <w:r>
        <w:t xml:space="preserve">web </w:t>
      </w:r>
      <w:r w:rsidR="00BC2CA8">
        <w:t>stranica</w:t>
      </w:r>
      <w:r>
        <w:t>. Dakle, web je usluga nastala nad Internetom b</w:t>
      </w:r>
      <w:r w:rsidR="00BC2CA8">
        <w:t>aš kao što</w:t>
      </w:r>
      <w:r>
        <w:t xml:space="preserve"> je to</w:t>
      </w:r>
      <w:r w:rsidR="00BC2CA8">
        <w:t xml:space="preserve"> </w:t>
      </w:r>
      <w:r w:rsidR="001111CE">
        <w:t xml:space="preserve">i </w:t>
      </w:r>
      <w:r w:rsidR="00BC2CA8">
        <w:t>elektronska pošta (eng. email) i</w:t>
      </w:r>
      <w:r w:rsidR="001111CE">
        <w:t>li</w:t>
      </w:r>
      <w:r w:rsidR="00BC2CA8">
        <w:t xml:space="preserve"> </w:t>
      </w:r>
      <w:r w:rsidR="00BC2CA8" w:rsidRPr="00C070B2">
        <w:rPr>
          <w:i/>
        </w:rPr>
        <w:t>peer-to-peer</w:t>
      </w:r>
      <w:r w:rsidR="00BC2CA8">
        <w:t xml:space="preserve"> </w:t>
      </w:r>
      <w:r>
        <w:t>razmjena podataka</w:t>
      </w:r>
      <w:r w:rsidR="00BC2CA8">
        <w:t xml:space="preserve">. </w:t>
      </w:r>
    </w:p>
    <w:p w14:paraId="16EE0833" w14:textId="6B4E4286" w:rsidR="00624A2E" w:rsidRDefault="00BC2CA8" w:rsidP="00BC2CA8">
      <w:pPr>
        <w:pStyle w:val="Tekst"/>
      </w:pPr>
      <w:r>
        <w:t xml:space="preserve">Ovo se poglavlje bavi nastankom i razvojem </w:t>
      </w:r>
      <w:r w:rsidR="00D5321C">
        <w:t>World Wide Weba</w:t>
      </w:r>
      <w:r>
        <w:t>,</w:t>
      </w:r>
      <w:r w:rsidR="00D5321C">
        <w:t xml:space="preserve"> nastankom i razvojem</w:t>
      </w:r>
      <w:r>
        <w:t xml:space="preserve"> HTTP </w:t>
      </w:r>
      <w:r w:rsidR="00D5321C">
        <w:t>protokola</w:t>
      </w:r>
      <w:r>
        <w:t xml:space="preserve"> te kategorizacijom web sustava i web tehnologija. </w:t>
      </w:r>
    </w:p>
    <w:p w14:paraId="6E25191E" w14:textId="2F535CC1" w:rsidR="00FE7A9A" w:rsidRDefault="00D5321C" w:rsidP="000A11F1">
      <w:pPr>
        <w:pStyle w:val="FOINaslov2"/>
      </w:pPr>
      <w:bookmarkStart w:id="3" w:name="_Toc364882366"/>
      <w:r>
        <w:t>Nastanak i r</w:t>
      </w:r>
      <w:r w:rsidR="00EB6844">
        <w:t xml:space="preserve">azvoj </w:t>
      </w:r>
      <w:r>
        <w:t xml:space="preserve">World Wide </w:t>
      </w:r>
      <w:r w:rsidR="008A4BB1">
        <w:t>Web</w:t>
      </w:r>
      <w:r>
        <w:t>a</w:t>
      </w:r>
      <w:bookmarkEnd w:id="3"/>
    </w:p>
    <w:p w14:paraId="2C1A1555" w14:textId="77777777" w:rsidR="00D5321C" w:rsidRDefault="00D5321C" w:rsidP="00D5321C">
      <w:pPr>
        <w:pStyle w:val="Tekst"/>
      </w:pPr>
    </w:p>
    <w:p w14:paraId="6F280F6A" w14:textId="4FCBDE83" w:rsidR="00EB6844" w:rsidRPr="00EB6844" w:rsidRDefault="00A510A0" w:rsidP="00EB6844">
      <w:pPr>
        <w:pStyle w:val="FOINaslov3"/>
        <w:rPr>
          <w:lang w:val="en-US"/>
        </w:rPr>
      </w:pPr>
      <w:bookmarkStart w:id="4" w:name="_Toc364882367"/>
      <w:r w:rsidRPr="00EB6844">
        <w:rPr>
          <w:lang w:val="en-US"/>
        </w:rPr>
        <w:t>HTTP</w:t>
      </w:r>
      <w:r>
        <w:rPr>
          <w:lang w:val="en-US"/>
        </w:rPr>
        <w:t xml:space="preserve"> - Hypertext Transfer Protocol</w:t>
      </w:r>
      <w:bookmarkEnd w:id="4"/>
    </w:p>
    <w:p w14:paraId="4631D740" w14:textId="33D67CA4" w:rsidR="003A3190" w:rsidRDefault="0090161B" w:rsidP="0090161B">
      <w:pPr>
        <w:pStyle w:val="Tekst"/>
      </w:pPr>
      <w:r>
        <w:t>Hypertext Transfer Protocol (</w:t>
      </w:r>
      <w:r w:rsidR="00EB6844">
        <w:t>HTTP</w:t>
      </w:r>
      <w:r>
        <w:t>)</w:t>
      </w:r>
      <w:r w:rsidR="00EB6844">
        <w:t xml:space="preserve"> protokol </w:t>
      </w:r>
      <w:r>
        <w:t>je aplikacijskog sloja</w:t>
      </w:r>
      <w:r w:rsidR="00EB6844">
        <w:t xml:space="preserve"> </w:t>
      </w:r>
      <w:r w:rsidR="003A3190">
        <w:t>ISO-</w:t>
      </w:r>
      <w:r w:rsidR="00EB6844">
        <w:t>OSI konceptualnog modela</w:t>
      </w:r>
      <w:r w:rsidR="003A3190">
        <w:t xml:space="preserve"> komunikacijskih sustava</w:t>
      </w:r>
      <w:r w:rsidR="00D5321C">
        <w:t xml:space="preserve"> kojim se najčešće opisuju Internet sustavi</w:t>
      </w:r>
      <w:r w:rsidR="00BB28F8">
        <w:t xml:space="preserve">. HTTP je definiran kao generički, višestruko primjenjiv, objektno orjentirani protokol bez stanja (eng. stateless). Protokol </w:t>
      </w:r>
      <w:r w:rsidR="00EB6844">
        <w:t xml:space="preserve">definira pravila komunikacije </w:t>
      </w:r>
      <w:r w:rsidRPr="0090161B">
        <w:t>distribuiranih</w:t>
      </w:r>
      <w:r>
        <w:t xml:space="preserve"> sustava za razmjenu informacija</w:t>
      </w:r>
      <w:r w:rsidR="00BB28F8">
        <w:t xml:space="preserve"> odnosno </w:t>
      </w:r>
      <w:r>
        <w:t xml:space="preserve">strukturu i semantiku </w:t>
      </w:r>
      <w:r w:rsidR="00BB28F8">
        <w:t xml:space="preserve">digitalnih </w:t>
      </w:r>
      <w:r>
        <w:t>poruka (</w:t>
      </w:r>
      <w:r w:rsidR="00BB28F8">
        <w:t xml:space="preserve">HTTP </w:t>
      </w:r>
      <w:r>
        <w:t>zahtjeva i odgovora)</w:t>
      </w:r>
      <w:r w:rsidR="003A3190">
        <w:t xml:space="preserve"> i temelj</w:t>
      </w:r>
      <w:r w:rsidR="00BB28F8">
        <w:t xml:space="preserve"> je </w:t>
      </w:r>
      <w:r w:rsidR="00D5321C">
        <w:t>infrastrukture World Wide W</w:t>
      </w:r>
      <w:r w:rsidR="00BB28F8">
        <w:t xml:space="preserve">eba </w:t>
      </w:r>
      <w:r w:rsidR="00BB28F8">
        <w:fldChar w:fldCharType="begin" w:fldLock="1"/>
      </w:r>
      <w:r w:rsidR="003E2680">
        <w:instrText>ADDIN CSL_CITATION { "citationItems" : [ { "id" : "ITEM-1", "itemData" : { "author" : [ { "dropping-particle" : "", "family" : "Berners-Lee", "given" : "Tim", "non-dropping-particle" : "", "parse-names" : false, "suffix" : "" }, { "dropping-particle" : "", "family" : "Fielding", "given" : "R", "non-dropping-particle" : "", "parse-names" : false, "suffix" : "" }, { "dropping-particle" : "", "family" : "Irvine", "given" : "UC", "non-dropping-particle" : "", "parse-names" : false, "suffix" : "" }, { "dropping-particle" : "", "family" : "Gettys", "given" : "J", "non-dropping-particle" : "", "parse-names" : false, "suffix" : "" }, { "dropping-particle" : "", "family" : "Mogul", "given" : "J", "non-dropping-particle" : "", "parse-names" : false, "suffix" : "" }, { "dropping-particle" : "", "family" : "DEC", "given" : "", "non-dropping-particle" : "", "parse-names" : false, "suffix" : "" }, { "dropping-particle" : "", "family" : "Frystyk", "given" : "H", "non-dropping-particle" : "", "parse-names" : false, "suffix" : "" } ], "id" : "ITEM-1", "issued" : { "date-parts" : [ [ "1997" ] ] }, "title" : "RFC2068 - Hypertext Transfer Protocol -- HTTP/1.1", "type" : "article-journal" }, "uris" : [ "http://www.mendeley.com/documents/?uuid=1c07eb11-23a7-3c89-9e53-fd6ff65c960b" ] } ], "mendeley" : { "formattedCitation" : "(Berners-Lee &lt;i&gt;et al.&lt;/i&gt;, 1997)", "plainTextFormattedCitation" : "(Berners-Lee et al., 1997)", "previouslyFormattedCitation" : "(Berners-Lee &lt;i&gt;et al.&lt;/i&gt;, 1997)" }, "properties" : { "noteIndex" : 0 }, "schema" : "https://github.com/citation-style-language/schema/raw/master/csl-citation.json" }</w:instrText>
      </w:r>
      <w:r w:rsidR="00BB28F8">
        <w:fldChar w:fldCharType="separate"/>
      </w:r>
      <w:r w:rsidR="003E2680" w:rsidRPr="003E2680">
        <w:rPr>
          <w:noProof/>
        </w:rPr>
        <w:t xml:space="preserve">(Berners-Lee </w:t>
      </w:r>
      <w:r w:rsidR="003E2680" w:rsidRPr="003E2680">
        <w:rPr>
          <w:i/>
          <w:noProof/>
        </w:rPr>
        <w:t>et al.</w:t>
      </w:r>
      <w:r w:rsidR="003E2680" w:rsidRPr="003E2680">
        <w:rPr>
          <w:noProof/>
        </w:rPr>
        <w:t>, 1997)</w:t>
      </w:r>
      <w:r w:rsidR="00BB28F8">
        <w:fldChar w:fldCharType="end"/>
      </w:r>
      <w:r w:rsidR="00BB28F8">
        <w:t>.</w:t>
      </w:r>
    </w:p>
    <w:p w14:paraId="3565FF81" w14:textId="769902AE" w:rsidR="003A3190" w:rsidRDefault="003A3190" w:rsidP="00BB28F8">
      <w:pPr>
        <w:pStyle w:val="Tekst"/>
      </w:pPr>
      <w:r>
        <w:t xml:space="preserve">Razvoj HTTP-a započeo je Tim Berners-Lee 1989. godine, a danas njegov razvoj nadziru organizacije </w:t>
      </w:r>
      <w:r w:rsidRPr="003A3190">
        <w:t>Internet Engineering Task Force (IETF)</w:t>
      </w:r>
      <w:r w:rsidRPr="00957567">
        <w:rPr>
          <w:rStyle w:val="FootnoteReference"/>
        </w:rPr>
        <w:footnoteReference w:id="3"/>
      </w:r>
      <w:r w:rsidRPr="003A3190">
        <w:t xml:space="preserve"> </w:t>
      </w:r>
      <w:r>
        <w:t>i</w:t>
      </w:r>
      <w:r w:rsidRPr="003A3190">
        <w:t xml:space="preserve"> World Wide Web Consortium (W3C)</w:t>
      </w:r>
      <w:r w:rsidRPr="00957567">
        <w:rPr>
          <w:rStyle w:val="FootnoteReference"/>
        </w:rPr>
        <w:footnoteReference w:id="4"/>
      </w:r>
      <w:r>
        <w:t>. Tim Berners-Lee danas je direktor W3C organizacije. Najraširenija verzija HTTP protokola</w:t>
      </w:r>
      <w:r w:rsidR="00BB28F8">
        <w:t>, verzija</w:t>
      </w:r>
      <w:r>
        <w:t xml:space="preserve"> HTTP/1.1</w:t>
      </w:r>
      <w:r w:rsidR="00BB28F8">
        <w:t>, prvi je put</w:t>
      </w:r>
      <w:r>
        <w:t xml:space="preserve"> opisan</w:t>
      </w:r>
      <w:r w:rsidR="00BB28F8">
        <w:t>a</w:t>
      </w:r>
      <w:r>
        <w:t xml:space="preserve"> u dokumentu </w:t>
      </w:r>
      <w:hyperlink r:id="rId11" w:history="1">
        <w:r w:rsidRPr="003A3190">
          <w:rPr>
            <w:rStyle w:val="Hyperlink"/>
          </w:rPr>
          <w:t>RFC 2068</w:t>
        </w:r>
      </w:hyperlink>
      <w:r>
        <w:t xml:space="preserve"> 1997. godine, a kasnije je zamijenjen </w:t>
      </w:r>
      <w:r w:rsidR="00BB28F8">
        <w:t>dokumentom</w:t>
      </w:r>
      <w:r>
        <w:t xml:space="preserve"> </w:t>
      </w:r>
      <w:hyperlink r:id="rId12" w:history="1">
        <w:r w:rsidRPr="003A3190">
          <w:rPr>
            <w:rStyle w:val="Hyperlink"/>
          </w:rPr>
          <w:t>RFC 2616</w:t>
        </w:r>
      </w:hyperlink>
      <w:r w:rsidRPr="003A3190">
        <w:t> </w:t>
      </w:r>
      <w:r w:rsidR="00BB28F8">
        <w:t xml:space="preserve">1999. godine. Grupa dokumenata </w:t>
      </w:r>
      <w:hyperlink r:id="rId13" w:history="1">
        <w:r w:rsidRPr="003A3190">
          <w:rPr>
            <w:rStyle w:val="Hyperlink"/>
          </w:rPr>
          <w:t>RFC 723</w:t>
        </w:r>
        <w:r w:rsidRPr="003A3190">
          <w:rPr>
            <w:rStyle w:val="Hyperlink"/>
          </w:rPr>
          <w:t>0</w:t>
        </w:r>
      </w:hyperlink>
      <w:r>
        <w:t xml:space="preserve"> </w:t>
      </w:r>
      <w:r w:rsidRPr="003A3190">
        <w:t xml:space="preserve"> </w:t>
      </w:r>
      <w:r w:rsidR="00BB28F8">
        <w:t xml:space="preserve">(RFC </w:t>
      </w:r>
      <w:r w:rsidR="00BB28F8" w:rsidRPr="00BB28F8">
        <w:t xml:space="preserve">7230, </w:t>
      </w:r>
      <w:r w:rsidR="00BB28F8">
        <w:t xml:space="preserve">RFC </w:t>
      </w:r>
      <w:r w:rsidR="00BB28F8" w:rsidRPr="00BB28F8">
        <w:t xml:space="preserve">7231, </w:t>
      </w:r>
      <w:r w:rsidR="00BB28F8">
        <w:t xml:space="preserve">RFC </w:t>
      </w:r>
      <w:r w:rsidR="00BB28F8" w:rsidRPr="00BB28F8">
        <w:t xml:space="preserve">7232, </w:t>
      </w:r>
      <w:r w:rsidR="00BB28F8">
        <w:t xml:space="preserve">RFC </w:t>
      </w:r>
      <w:r w:rsidR="00BB28F8" w:rsidRPr="00BB28F8">
        <w:t xml:space="preserve">7233, </w:t>
      </w:r>
      <w:r w:rsidR="00BB28F8">
        <w:t xml:space="preserve">RFC </w:t>
      </w:r>
      <w:r w:rsidR="00BB28F8" w:rsidRPr="00BB28F8">
        <w:t xml:space="preserve">7234, </w:t>
      </w:r>
      <w:r w:rsidR="00BB28F8">
        <w:t xml:space="preserve">RFC </w:t>
      </w:r>
      <w:r w:rsidR="00BB28F8" w:rsidRPr="00BB28F8">
        <w:t>7235</w:t>
      </w:r>
      <w:r w:rsidR="00BB28F8">
        <w:t xml:space="preserve">) </w:t>
      </w:r>
      <w:r w:rsidRPr="003A3190">
        <w:t>2014.</w:t>
      </w:r>
      <w:r w:rsidR="00BB28F8">
        <w:t xml:space="preserve"> godine zamijenjuju i nadopunjuju HTTP protokol</w:t>
      </w:r>
      <w:r w:rsidR="00F511F7">
        <w:t xml:space="preserve"> 2014. godine</w:t>
      </w:r>
      <w:r w:rsidR="00BB28F8">
        <w:t>.</w:t>
      </w:r>
    </w:p>
    <w:p w14:paraId="491489F0" w14:textId="77777777" w:rsidR="004032AF" w:rsidRDefault="008C79FD" w:rsidP="00BB28F8">
      <w:pPr>
        <w:pStyle w:val="Tekst"/>
      </w:pPr>
      <w:r>
        <w:lastRenderedPageBreak/>
        <w:t xml:space="preserve">HTTP protokol temelji se na parovima </w:t>
      </w:r>
      <w:r w:rsidR="004556DA">
        <w:t>poruka zahtjev</w:t>
      </w:r>
      <w:r w:rsidR="00957567">
        <w:t xml:space="preserve"> i odgovor</w:t>
      </w:r>
      <w:r w:rsidR="004556DA">
        <w:t>.</w:t>
      </w:r>
      <w:r w:rsidR="00957567">
        <w:t xml:space="preserve"> Klijent (najčešće web preglednik) generira zahtjev za željeni resurs (npr. web stranicu, multimedijski resurs i sl.) te u zahtjev uključuje različite metapodatke u obliku zaglavlja HTTP zahtjeva (npr. identifikator preglednika, podržane načine enkodiranja sadržaja, upravljačke direktive za kontrolu pohrane podataka u privremenu memoriju i sl.). </w:t>
      </w:r>
    </w:p>
    <w:p w14:paraId="4D6A6CE8" w14:textId="77777777" w:rsidR="000F47CA" w:rsidRDefault="000F47CA" w:rsidP="00BB28F8">
      <w:pPr>
        <w:pStyle w:val="Tekst"/>
      </w:pPr>
    </w:p>
    <w:p w14:paraId="3B7E3BCE" w14:textId="77777777" w:rsidR="002B5C19" w:rsidRDefault="002B5C19" w:rsidP="002B5C19">
      <w:pPr>
        <w:pStyle w:val="Tekst"/>
        <w:keepNext/>
        <w:ind w:firstLine="0"/>
      </w:pPr>
      <w:r>
        <w:rPr>
          <w:noProof/>
          <w:lang w:val="en-US" w:eastAsia="en-US"/>
        </w:rPr>
        <w:drawing>
          <wp:inline distT="0" distB="0" distL="0" distR="0" wp14:anchorId="03536DC7" wp14:editId="08EC0D0B">
            <wp:extent cx="5760720" cy="100643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zoka123:Downloads:HTTP protocol.png"/>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60720" cy="1006436"/>
                    </a:xfrm>
                    <a:prstGeom prst="rect">
                      <a:avLst/>
                    </a:prstGeom>
                    <a:noFill/>
                    <a:ln>
                      <a:noFill/>
                    </a:ln>
                  </pic:spPr>
                </pic:pic>
              </a:graphicData>
            </a:graphic>
          </wp:inline>
        </w:drawing>
      </w:r>
    </w:p>
    <w:p w14:paraId="79A1B868" w14:textId="324E4715" w:rsidR="004032AF" w:rsidRDefault="002B5C19" w:rsidP="002B5C19">
      <w:pPr>
        <w:pStyle w:val="Caption"/>
      </w:pPr>
      <w:r>
        <w:t xml:space="preserve">Slika </w:t>
      </w:r>
      <w:fldSimple w:instr=" SEQ Slika \* ARABIC ">
        <w:r>
          <w:rPr>
            <w:noProof/>
          </w:rPr>
          <w:t>1</w:t>
        </w:r>
      </w:fldSimple>
      <w:r>
        <w:t>: Vizualizacija principa rada HTTP protokola</w:t>
      </w:r>
    </w:p>
    <w:p w14:paraId="44B42133" w14:textId="77777777" w:rsidR="000F47CA" w:rsidRDefault="000F47CA" w:rsidP="002B5C19">
      <w:pPr>
        <w:pStyle w:val="Tekst"/>
      </w:pPr>
    </w:p>
    <w:p w14:paraId="2BA52FD7" w14:textId="33FC85B1" w:rsidR="008C79FD" w:rsidRDefault="00957567" w:rsidP="002B5C19">
      <w:pPr>
        <w:pStyle w:val="Tekst"/>
      </w:pPr>
      <w:r>
        <w:t>HTTP zahtjevi koriste različite HTTP metode</w:t>
      </w:r>
      <w:r w:rsidR="004556DA">
        <w:t xml:space="preserve"> (npr. GET, POST, HEAD, PUT, DELETE, ...)</w:t>
      </w:r>
      <w:r>
        <w:t xml:space="preserve"> koje semantički određuju zahtjev, što je posebno važno kod REST web servisa.</w:t>
      </w:r>
      <w:r w:rsidR="00A510A0">
        <w:t xml:space="preserve"> </w:t>
      </w:r>
      <w:r>
        <w:t xml:space="preserve">HTTP odgovor sadrži statusni kod koji semantički određuje status nakon obrade zahtjeva, </w:t>
      </w:r>
      <w:r w:rsidR="00A510A0">
        <w:t xml:space="preserve">HTTP zaglavlja </w:t>
      </w:r>
      <w:r>
        <w:t xml:space="preserve">koja </w:t>
      </w:r>
      <w:r w:rsidR="00A510A0">
        <w:t>sadrže dodatne informacije</w:t>
      </w:r>
      <w:r>
        <w:t xml:space="preserve"> te tijelo poruke (eng. message body) u nekom formatu (npr. HTML, XML, JSON)</w:t>
      </w:r>
      <w:r w:rsidR="00A510A0">
        <w:t xml:space="preserve">. </w:t>
      </w:r>
      <w:r>
        <w:t>Standardizirani HTTP s</w:t>
      </w:r>
      <w:r w:rsidR="00A510A0">
        <w:t>tatusni kodovi troznamenkasti su brojevi raspoređeni u grupe:</w:t>
      </w:r>
    </w:p>
    <w:p w14:paraId="1693C818" w14:textId="001129BE" w:rsidR="00A510A0" w:rsidRDefault="00A510A0" w:rsidP="00A510A0">
      <w:pPr>
        <w:pStyle w:val="Lista"/>
      </w:pPr>
      <w:r>
        <w:t xml:space="preserve">1xx – Informativni odgovori </w:t>
      </w:r>
    </w:p>
    <w:p w14:paraId="10E36E75" w14:textId="0BB416C5" w:rsidR="00A510A0" w:rsidRDefault="00A510A0" w:rsidP="00A510A0">
      <w:pPr>
        <w:pStyle w:val="Lista"/>
      </w:pPr>
      <w:r>
        <w:t>2xx – Uspješno obrađeni odgovori</w:t>
      </w:r>
    </w:p>
    <w:p w14:paraId="0748B77E" w14:textId="4D5DF49F" w:rsidR="00A510A0" w:rsidRDefault="00A510A0" w:rsidP="00A510A0">
      <w:pPr>
        <w:pStyle w:val="Lista"/>
      </w:pPr>
      <w:r>
        <w:t>3xx – Preusmjerenja (eng. redirections)</w:t>
      </w:r>
    </w:p>
    <w:p w14:paraId="16DA4DAC" w14:textId="221E3B92" w:rsidR="00A510A0" w:rsidRDefault="00A510A0" w:rsidP="00A510A0">
      <w:pPr>
        <w:pStyle w:val="Lista"/>
      </w:pPr>
      <w:r>
        <w:t>4xx – Greška na strani klijenta</w:t>
      </w:r>
    </w:p>
    <w:p w14:paraId="1E6EF79E" w14:textId="02ECD0F5" w:rsidR="00A510A0" w:rsidRDefault="00A510A0" w:rsidP="00A510A0">
      <w:pPr>
        <w:pStyle w:val="Lista"/>
      </w:pPr>
      <w:r>
        <w:t>5xx – Greška na strani servera</w:t>
      </w:r>
    </w:p>
    <w:p w14:paraId="7BE017A0" w14:textId="030B9139" w:rsidR="00957567" w:rsidRPr="00957567" w:rsidRDefault="00957567" w:rsidP="00957567">
      <w:pPr>
        <w:pStyle w:val="Tekst"/>
        <w:rPr>
          <w:lang w:val="en-US"/>
        </w:rPr>
      </w:pPr>
      <w:r>
        <w:t xml:space="preserve">Brojni se servisi </w:t>
      </w:r>
      <w:r w:rsidR="00F87BD8">
        <w:t xml:space="preserve">i aplikacije </w:t>
      </w:r>
      <w:r>
        <w:t xml:space="preserve">poput </w:t>
      </w:r>
      <w:r w:rsidR="00F87BD8">
        <w:t>web preglednika, web</w:t>
      </w:r>
      <w:r>
        <w:t xml:space="preserve"> pretraživača</w:t>
      </w:r>
      <w:r w:rsidR="00F87BD8">
        <w:t xml:space="preserve"> i</w:t>
      </w:r>
      <w:r>
        <w:t xml:space="preserve"> robota za analizu sadržaja oslanjaju na semantiku </w:t>
      </w:r>
      <w:r w:rsidR="00F87BD8">
        <w:t xml:space="preserve">HTTP </w:t>
      </w:r>
      <w:r>
        <w:t xml:space="preserve">statusnih kodova. </w:t>
      </w:r>
      <w:r w:rsidR="00F87BD8">
        <w:t>Primjerice, r</w:t>
      </w:r>
      <w:r>
        <w:t>oboti za indeksiranje sa</w:t>
      </w:r>
      <w:r w:rsidR="00F87BD8">
        <w:t>držaja najpopularnije web tražilice Google</w:t>
      </w:r>
      <w:r>
        <w:t xml:space="preserve"> različito tretiraju statusne kodove unutar iste grupe</w:t>
      </w:r>
      <w:r w:rsidR="00F87BD8">
        <w:t xml:space="preserve"> statusnih kodova</w:t>
      </w:r>
      <w:r>
        <w:t xml:space="preserve">. Tako </w:t>
      </w:r>
      <w:r w:rsidR="00F87BD8">
        <w:t xml:space="preserve">Google-ovi </w:t>
      </w:r>
      <w:r>
        <w:t xml:space="preserve">roboti neće pokušati ponovno dohvatiti sadržaj koji je prethodno </w:t>
      </w:r>
      <w:r w:rsidR="00F87BD8">
        <w:t>poslužen</w:t>
      </w:r>
      <w:r>
        <w:t xml:space="preserve"> s HTTP statusom 301 (</w:t>
      </w:r>
      <w:r w:rsidRPr="00957567">
        <w:rPr>
          <w:bCs/>
          <w:lang w:val="en-US"/>
        </w:rPr>
        <w:t>Moved Permanently</w:t>
      </w:r>
      <w:r>
        <w:t xml:space="preserve">) </w:t>
      </w:r>
      <w:r w:rsidR="00F87BD8">
        <w:t>već će zapamtiti da je preusmjerenje trajno (permanentno). S druge strane,</w:t>
      </w:r>
      <w:r>
        <w:t xml:space="preserve"> roboti </w:t>
      </w:r>
      <w:r w:rsidR="00F87BD8">
        <w:t>će redovito ponavljati dohvaćanje sadržaja koji je poslužen s HTTP statusom 302 (Moved Temporarily). Pravilna uporaba i poštivanje semantike HTTP statusnih osigurava bolju poziciju na rezultatima pretrage, smanjuje rizik od negativnog bodovanja ocjene stranice kao i rizik od neočekivanih ponašanja web preglednika.</w:t>
      </w:r>
    </w:p>
    <w:p w14:paraId="1749FFEB" w14:textId="2C5A9D6F" w:rsidR="002159AA" w:rsidRDefault="002159AA" w:rsidP="002159AA">
      <w:pPr>
        <w:pStyle w:val="Tekst"/>
      </w:pPr>
      <w:r>
        <w:t xml:space="preserve">U prosincu 2014. godine radna skupina IETF organizacije pod nazivom </w:t>
      </w:r>
      <w:r w:rsidRPr="002159AA">
        <w:t>"Hypertext Transfer Protocol working group httpbis" (</w:t>
      </w:r>
      <w:r>
        <w:t>bis dolazi iz latinskog i znači drugi</w:t>
      </w:r>
      <w:r w:rsidRPr="002159AA">
        <w:t xml:space="preserve">) </w:t>
      </w:r>
      <w:r>
        <w:t xml:space="preserve">predstavila je odboru grupe </w:t>
      </w:r>
      <w:r w:rsidRPr="002159AA">
        <w:t>Internet Engineering Steering Group</w:t>
      </w:r>
      <w:r>
        <w:t xml:space="preserve"> (IESG)</w:t>
      </w:r>
      <w:r>
        <w:rPr>
          <w:rStyle w:val="FootnoteReference"/>
        </w:rPr>
        <w:footnoteReference w:id="5"/>
      </w:r>
      <w:r>
        <w:t xml:space="preserve"> prijedlog prve nove verzije HTTP protokola nakon HTTP 1.1 pod nazivom HTTP/2. IESG je prijedlog odobrio i objavio ga kao predloženi standard 17. veljače 2015. godine. Specifikacija protokola HTTP/2 objavljena je u </w:t>
      </w:r>
      <w:r>
        <w:lastRenderedPageBreak/>
        <w:t xml:space="preserve">svibnju 2015. godine u obliku dokumenta RFC </w:t>
      </w:r>
      <w:r w:rsidR="0056229A">
        <w:t>7540</w:t>
      </w:r>
      <w:r>
        <w:t>. Razvoj HTTP/2 protokola temeljen je na radu Google-ovih inženjera i njihovom eksperimentalnom protokolu SPDY</w:t>
      </w:r>
      <w:r w:rsidR="009D635A">
        <w:t xml:space="preserve"> </w:t>
      </w:r>
      <w:r w:rsidR="009D635A">
        <w:fldChar w:fldCharType="begin" w:fldLock="1"/>
      </w:r>
      <w:r w:rsidR="00F511F7">
        <w:instrText>ADDIN CSL_CITATION { "citationItems" : [ { "id" : "ITEM-1", "itemData" : { "author" : [ { "dropping-particle" : "", "family" : "Belshe", "given" : "Mike",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2014" ] ] }, "title" : "Hypertext Transfer Protocol Version 2 (HTTP/2)", "type" : "article-journal" }, "uris" : [ "http://www.mendeley.com/documents/?uuid=2982e4f9-388d-3e8b-9c44-d4293b195bee" ] }, { "id" : "ITEM-2", "itemData" : { "author" : [ { "dropping-particle" : "", "family" : "Nottingham", "given" : "Mark", "non-dropping-particle" : "", "parse-names" : false, "suffix" : "" }, { "dropping-particle" : "", "family" : "McManus", "given" : "Patrick", "non-dropping-particle" : "", "parse-names" : false, "suffix" : "" }, { "dropping-particle" : "", "family" : "Melnikov", "given" : "Alexey", "non-dropping-particle" : "", "parse-names" : false, "suffix" : "" }, { "dropping-particle" : "", "family" : "Mankin", "given" : "Allison", "non-dropping-particle" : "", "parse-names" : false, "suffix" : "" } ], "container-title" : "IETF Datatracker", "id" : "ITEM-2", "issued" : { "date-parts" : [ [ "2015" ] ] }, "title" : "Hypertext Transfer Protocol (httpbis)", "type" : "webpage" }, "uris" : [ "http://www.mendeley.com/documents/?uuid=469e8a0c-1a90-4ae6-bdd0-157a15db528c" ] } ], "mendeley" : { "formattedCitation" : "(Belshe, Thomson and Peon, 2014; Nottingham &lt;i&gt;et al.&lt;/i&gt;, 2015)", "plainTextFormattedCitation" : "(Belshe, Thomson and Peon, 2014; Nottingham et al., 2015)", "previouslyFormattedCitation" : "(Belshe, Thomson and Peon, 2014; Nottingham &lt;i&gt;et al.&lt;/i&gt;, 2015)" }, "properties" : { "noteIndex" : 0 }, "schema" : "https://github.com/citation-style-language/schema/raw/master/csl-citation.json" }</w:instrText>
      </w:r>
      <w:r w:rsidR="009D635A">
        <w:fldChar w:fldCharType="separate"/>
      </w:r>
      <w:r w:rsidR="009D635A" w:rsidRPr="009D635A">
        <w:rPr>
          <w:noProof/>
        </w:rPr>
        <w:t xml:space="preserve">(Belshe, Thomson and Peon, 2014; Nottingham </w:t>
      </w:r>
      <w:r w:rsidR="009D635A" w:rsidRPr="009D635A">
        <w:rPr>
          <w:i/>
          <w:noProof/>
        </w:rPr>
        <w:t>et al.</w:t>
      </w:r>
      <w:r w:rsidR="009D635A" w:rsidRPr="009D635A">
        <w:rPr>
          <w:noProof/>
        </w:rPr>
        <w:t>, 2015)</w:t>
      </w:r>
      <w:r w:rsidR="009D635A">
        <w:fldChar w:fldCharType="end"/>
      </w:r>
      <w:r>
        <w:t>.</w:t>
      </w:r>
      <w:r w:rsidR="008A557C">
        <w:t xml:space="preserve"> </w:t>
      </w:r>
      <w:r w:rsidR="00A8308C">
        <w:t xml:space="preserve">U kolovozu 2017. godine 16.3% svih web sustava podržava protokol HTTP/2 </w:t>
      </w:r>
      <w:r w:rsidR="00A8308C">
        <w:fldChar w:fldCharType="begin" w:fldLock="1"/>
      </w:r>
      <w:r w:rsidR="002D1630">
        <w:instrText>ADDIN CSL_CITATION { "citationItems" : [ { "id" : "ITEM-1", "itemData" : { "URL" : "https://w3techs.com/technologies/details/ce-http2/all/all", "accessed" : { "date-parts" : [ [ "2017", "8", "20" ] ] }, "author" : [ { "dropping-particle" : "", "family" : "W3Techs", "given" : "", "non-dropping-particle" : "", "parse-names" : false, "suffix" : "" } ], "id" : "ITEM-1", "issued" : { "date-parts" : [ [ "2017" ] ] }, "title" : "Usage Statistics of HTTP/2 for Websites, August 2017", "type" : "webpage" }, "uris" : [ "http://www.mendeley.com/documents/?uuid=792c00cb-4459-392b-bdb5-2c800e738572" ] } ], "mendeley" : { "formattedCitation" : "(W3Techs, 2017b)", "plainTextFormattedCitation" : "(W3Techs, 2017b)", "previouslyFormattedCitation" : "(W3Techs, 2017b)" }, "properties" : { "noteIndex" : 0 }, "schema" : "https://github.com/citation-style-language/schema/raw/master/csl-citation.json" }</w:instrText>
      </w:r>
      <w:r w:rsidR="00A8308C">
        <w:fldChar w:fldCharType="separate"/>
      </w:r>
      <w:r w:rsidR="003A4033" w:rsidRPr="003A4033">
        <w:rPr>
          <w:noProof/>
        </w:rPr>
        <w:t>(W3Techs, 2017b)</w:t>
      </w:r>
      <w:r w:rsidR="00A8308C">
        <w:fldChar w:fldCharType="end"/>
      </w:r>
      <w:r w:rsidR="00A8308C">
        <w:t>.</w:t>
      </w:r>
    </w:p>
    <w:p w14:paraId="34B7DE81" w14:textId="41758E1F" w:rsidR="008A557C" w:rsidRDefault="00A8308C" w:rsidP="00A8308C">
      <w:pPr>
        <w:pStyle w:val="Tekst"/>
      </w:pPr>
      <w:r>
        <w:t xml:space="preserve">Jedna od ključnih novosti koje donosi HTTP/2 protokol jest </w:t>
      </w:r>
      <w:r w:rsidRPr="00A8308C">
        <w:t>"Server Push"</w:t>
      </w:r>
      <w:r>
        <w:t xml:space="preserve"> mehanizam koji omogućava poslužitelju posluživanje resursa koje klijent još nije zatražio, a za koje poslužitelj sigurno zna da će biti zatraženi u nekom od idućih HTTP zahtijeva. Novi je protokol u potpunosti kompatibilan s prethodnom verzijom te je moguće migrirati web sustave koji su do sada radili s protokolom HTTP 1.1. na HTTP/2 bez izmjena u kodu samog sustava. </w:t>
      </w:r>
      <w:r w:rsidR="008A557C">
        <w:t xml:space="preserve">Radna skupina navodi </w:t>
      </w:r>
      <w:r>
        <w:t xml:space="preserve">sljedeće </w:t>
      </w:r>
      <w:r w:rsidR="008A557C">
        <w:t>ciljeve razvoja novog protokola:</w:t>
      </w:r>
    </w:p>
    <w:p w14:paraId="0CDFD7A1" w14:textId="71741FDC" w:rsidR="008A557C" w:rsidRDefault="008A557C" w:rsidP="000F47CA">
      <w:pPr>
        <w:pStyle w:val="Lista"/>
      </w:pPr>
      <w:r>
        <w:t>Razvoj mehanizma pregovaranja koji bi klijentu i serveru omogućio odabir protokola (HTTP 1.1, 2.0 ili drugog protokola)</w:t>
      </w:r>
    </w:p>
    <w:p w14:paraId="48FEC90F" w14:textId="5008E3C0" w:rsidR="008A557C" w:rsidRDefault="008A557C" w:rsidP="008A557C">
      <w:pPr>
        <w:pStyle w:val="Lista"/>
      </w:pPr>
      <w:r>
        <w:t>Zadržati kompatibilnost s protokolom HTTP 1.1 (HTTP metode, statusne kodove te većinu zaglavlja)</w:t>
      </w:r>
    </w:p>
    <w:p w14:paraId="7B290BB1" w14:textId="0E5D3D58" w:rsidR="008C79FD" w:rsidRPr="006B68E4" w:rsidRDefault="008A557C" w:rsidP="006B68E4">
      <w:pPr>
        <w:pStyle w:val="Lista"/>
      </w:pPr>
      <w:r>
        <w:t>Optimizirati i poboljšati perform</w:t>
      </w:r>
      <w:bookmarkStart w:id="5" w:name="_GoBack"/>
      <w:bookmarkEnd w:id="5"/>
      <w:r>
        <w:t>anse web sus</w:t>
      </w:r>
      <w:r w:rsidR="00A8308C">
        <w:t xml:space="preserve">tava kroz uvođenje kompresije </w:t>
      </w:r>
      <w:r>
        <w:t xml:space="preserve">HTTP zaglavlja, HTTP/2 </w:t>
      </w:r>
      <w:r w:rsidR="00A8308C" w:rsidRPr="00A8308C">
        <w:t>"Server Push"</w:t>
      </w:r>
      <w:r>
        <w:t xml:space="preserve"> mehanizam, ulančavanje HTTP zahtjeva, multipleksiranje više HTTP zahtjeva preko jedne TCP veze i dr</w:t>
      </w:r>
      <w:r w:rsidR="00A8308C">
        <w:t>uga poboljšanja</w:t>
      </w:r>
      <w:r>
        <w:t>.</w:t>
      </w:r>
    </w:p>
    <w:p w14:paraId="3AB41029" w14:textId="6366763F" w:rsidR="00EB6844" w:rsidRDefault="00D5321C" w:rsidP="00E72529">
      <w:pPr>
        <w:pStyle w:val="FOINaslov3"/>
      </w:pPr>
      <w:bookmarkStart w:id="6" w:name="_Toc364882368"/>
      <w:r>
        <w:t xml:space="preserve">Web i </w:t>
      </w:r>
      <w:r w:rsidR="00EB6844">
        <w:t>Web 2.0</w:t>
      </w:r>
      <w:bookmarkEnd w:id="6"/>
    </w:p>
    <w:p w14:paraId="712A450C" w14:textId="3C97FB44" w:rsidR="00344FD0" w:rsidRPr="00344FD0" w:rsidRDefault="00344FD0" w:rsidP="00344FD0">
      <w:pPr>
        <w:pStyle w:val="Tekst"/>
        <w:rPr>
          <w:b/>
        </w:rPr>
      </w:pPr>
      <w:r w:rsidRPr="00344FD0">
        <w:rPr>
          <w:b/>
        </w:rPr>
        <w:t>@todo</w:t>
      </w:r>
    </w:p>
    <w:p w14:paraId="3ED39E93" w14:textId="339AF652" w:rsidR="008A4BB1" w:rsidRDefault="008A4BB1" w:rsidP="008A4BB1">
      <w:pPr>
        <w:pStyle w:val="FOINaslov2"/>
      </w:pPr>
      <w:bookmarkStart w:id="7" w:name="_Toc364882369"/>
      <w:r>
        <w:t>Web sustavi</w:t>
      </w:r>
      <w:bookmarkEnd w:id="7"/>
    </w:p>
    <w:p w14:paraId="219025F6" w14:textId="01ECF294" w:rsidR="003A10A6" w:rsidRDefault="00344FD0" w:rsidP="008870F4">
      <w:pPr>
        <w:pStyle w:val="Tekst"/>
      </w:pPr>
      <w:r>
        <w:t>Web sustavima</w:t>
      </w:r>
      <w:r w:rsidR="008870F4">
        <w:t xml:space="preserve"> nazivamo aplikacije, platforme, stranice i servise temeljene na HTTP protokolu odnosno </w:t>
      </w:r>
      <w:r>
        <w:t>one sustave koje resurse distribuiraju kroz web</w:t>
      </w:r>
      <w:r w:rsidR="008870F4">
        <w:t xml:space="preserve">. </w:t>
      </w:r>
      <w:r>
        <w:t>Ovisno o razini dinamike sadržaja, razni interakcije korisnika sustava sa sustavo te o minimalno potrebnim tehnologijama za razvoj, web sustave dijelimo na web aplikacije, web servise i web stranice. Tablica u nastavku prikazuje osnovnu podjelu web sustava u navedene kategorije dok se detaljnija kategorizacija nalazi u nastavku rada</w:t>
      </w:r>
      <w:r w:rsidR="008870F4">
        <w:t xml:space="preserve">. </w:t>
      </w:r>
    </w:p>
    <w:tbl>
      <w:tblPr>
        <w:tblStyle w:val="TableGrid"/>
        <w:tblW w:w="0" w:type="auto"/>
        <w:tblLook w:val="04A0" w:firstRow="1" w:lastRow="0" w:firstColumn="1" w:lastColumn="0" w:noHBand="0" w:noVBand="1"/>
      </w:tblPr>
      <w:tblGrid>
        <w:gridCol w:w="1857"/>
        <w:gridCol w:w="1857"/>
        <w:gridCol w:w="2915"/>
        <w:gridCol w:w="2659"/>
      </w:tblGrid>
      <w:tr w:rsidR="003A10A6" w14:paraId="71F6B82C" w14:textId="77777777" w:rsidTr="00D83DB6">
        <w:trPr>
          <w:trHeight w:val="552"/>
        </w:trPr>
        <w:tc>
          <w:tcPr>
            <w:tcW w:w="1857" w:type="dxa"/>
          </w:tcPr>
          <w:p w14:paraId="44E3FAF1" w14:textId="77777777" w:rsidR="003A10A6" w:rsidRPr="003A10A6" w:rsidRDefault="003A10A6" w:rsidP="00D10D34">
            <w:pPr>
              <w:pStyle w:val="Tablica"/>
            </w:pPr>
          </w:p>
        </w:tc>
        <w:tc>
          <w:tcPr>
            <w:tcW w:w="1857" w:type="dxa"/>
          </w:tcPr>
          <w:p w14:paraId="791EBC33" w14:textId="5D13AD40" w:rsidR="003A10A6" w:rsidRPr="003A10A6" w:rsidRDefault="003A10A6" w:rsidP="00D10D34">
            <w:pPr>
              <w:pStyle w:val="Tablica"/>
              <w:rPr>
                <w:b/>
              </w:rPr>
            </w:pPr>
            <w:r w:rsidRPr="003A10A6">
              <w:rPr>
                <w:b/>
              </w:rPr>
              <w:t>Web stranice</w:t>
            </w:r>
          </w:p>
        </w:tc>
        <w:tc>
          <w:tcPr>
            <w:tcW w:w="2915" w:type="dxa"/>
          </w:tcPr>
          <w:p w14:paraId="2B26E9C3" w14:textId="56EA5447" w:rsidR="003A10A6" w:rsidRPr="003A10A6" w:rsidRDefault="003A10A6" w:rsidP="00D10D34">
            <w:pPr>
              <w:pStyle w:val="Tablica"/>
              <w:rPr>
                <w:b/>
              </w:rPr>
            </w:pPr>
            <w:r w:rsidRPr="003A10A6">
              <w:rPr>
                <w:b/>
              </w:rPr>
              <w:t>Web servisi</w:t>
            </w:r>
          </w:p>
        </w:tc>
        <w:tc>
          <w:tcPr>
            <w:tcW w:w="2659" w:type="dxa"/>
          </w:tcPr>
          <w:p w14:paraId="0EE2B3C9" w14:textId="6FD86671" w:rsidR="003A10A6" w:rsidRPr="003A10A6" w:rsidRDefault="003A10A6" w:rsidP="00D10D34">
            <w:pPr>
              <w:pStyle w:val="Tablica"/>
              <w:rPr>
                <w:b/>
              </w:rPr>
            </w:pPr>
            <w:r w:rsidRPr="003A10A6">
              <w:rPr>
                <w:b/>
              </w:rPr>
              <w:t xml:space="preserve">Web </w:t>
            </w:r>
            <w:r>
              <w:rPr>
                <w:b/>
              </w:rPr>
              <w:t>aplikacije</w:t>
            </w:r>
          </w:p>
        </w:tc>
      </w:tr>
      <w:tr w:rsidR="003A10A6" w14:paraId="103D4B3E" w14:textId="77777777" w:rsidTr="003A10A6">
        <w:tc>
          <w:tcPr>
            <w:tcW w:w="1857" w:type="dxa"/>
          </w:tcPr>
          <w:p w14:paraId="21047775" w14:textId="5BDEE9FF" w:rsidR="003A10A6" w:rsidRPr="003A10A6" w:rsidRDefault="003A10A6" w:rsidP="00D10D34">
            <w:pPr>
              <w:pStyle w:val="Tablica"/>
              <w:rPr>
                <w:b/>
              </w:rPr>
            </w:pPr>
            <w:r w:rsidRPr="003A10A6">
              <w:rPr>
                <w:b/>
              </w:rPr>
              <w:t>Tehnologije</w:t>
            </w:r>
            <w:r>
              <w:rPr>
                <w:b/>
              </w:rPr>
              <w:t xml:space="preserve"> </w:t>
            </w:r>
            <w:r>
              <w:rPr>
                <w:b/>
              </w:rPr>
              <w:lastRenderedPageBreak/>
              <w:t>izrade</w:t>
            </w:r>
          </w:p>
        </w:tc>
        <w:tc>
          <w:tcPr>
            <w:tcW w:w="1857" w:type="dxa"/>
          </w:tcPr>
          <w:p w14:paraId="43678691" w14:textId="1906A257" w:rsidR="003A10A6" w:rsidRPr="003A10A6" w:rsidRDefault="003A10A6" w:rsidP="00D10D34">
            <w:pPr>
              <w:pStyle w:val="Tablica"/>
            </w:pPr>
            <w:r w:rsidRPr="003A10A6">
              <w:lastRenderedPageBreak/>
              <w:t xml:space="preserve">HTML, </w:t>
            </w:r>
            <w:r w:rsidRPr="003A10A6">
              <w:lastRenderedPageBreak/>
              <w:t>J</w:t>
            </w:r>
            <w:r>
              <w:t>ava</w:t>
            </w:r>
            <w:r w:rsidRPr="003A10A6">
              <w:t>S</w:t>
            </w:r>
            <w:r>
              <w:t>cript</w:t>
            </w:r>
            <w:r w:rsidRPr="003A10A6">
              <w:t>, CSS</w:t>
            </w:r>
          </w:p>
        </w:tc>
        <w:tc>
          <w:tcPr>
            <w:tcW w:w="2915" w:type="dxa"/>
          </w:tcPr>
          <w:p w14:paraId="75A231F4" w14:textId="666C8A1B" w:rsidR="003A10A6" w:rsidRPr="003A10A6" w:rsidRDefault="003A10A6" w:rsidP="00D10D34">
            <w:pPr>
              <w:pStyle w:val="Tablica"/>
            </w:pPr>
            <w:r w:rsidRPr="003A10A6">
              <w:lastRenderedPageBreak/>
              <w:t>Programski jezici (PHP, Java, Ruby, C#, J</w:t>
            </w:r>
            <w:r>
              <w:t>ava</w:t>
            </w:r>
            <w:r w:rsidRPr="003A10A6">
              <w:t>S</w:t>
            </w:r>
            <w:r>
              <w:t>cript</w:t>
            </w:r>
            <w:r w:rsidRPr="003A10A6">
              <w:t>, ...)</w:t>
            </w:r>
            <w:r>
              <w:t xml:space="preserve">, </w:t>
            </w:r>
            <w:r>
              <w:lastRenderedPageBreak/>
              <w:t>online alati</w:t>
            </w:r>
            <w:r w:rsidRPr="003A10A6">
              <w:t xml:space="preserve"> </w:t>
            </w:r>
          </w:p>
        </w:tc>
        <w:tc>
          <w:tcPr>
            <w:tcW w:w="2659" w:type="dxa"/>
          </w:tcPr>
          <w:p w14:paraId="6A635034" w14:textId="78411BDE" w:rsidR="003A10A6" w:rsidRPr="003A10A6" w:rsidRDefault="003A10A6" w:rsidP="00D10D34">
            <w:pPr>
              <w:pStyle w:val="Tablica"/>
            </w:pPr>
            <w:r w:rsidRPr="003A10A6">
              <w:lastRenderedPageBreak/>
              <w:t>Programski jezici (PHP, Java, Ruby, C#, J</w:t>
            </w:r>
            <w:r>
              <w:t>ava</w:t>
            </w:r>
            <w:r w:rsidRPr="003A10A6">
              <w:t>S</w:t>
            </w:r>
            <w:r>
              <w:t>cript</w:t>
            </w:r>
            <w:r w:rsidRPr="003A10A6">
              <w:t xml:space="preserve">, </w:t>
            </w:r>
            <w:r w:rsidRPr="003A10A6">
              <w:lastRenderedPageBreak/>
              <w:t>...)</w:t>
            </w:r>
            <w:r>
              <w:t>, online alati</w:t>
            </w:r>
          </w:p>
        </w:tc>
      </w:tr>
      <w:tr w:rsidR="003A10A6" w14:paraId="6ED36DFD" w14:textId="77777777" w:rsidTr="003A10A6">
        <w:tc>
          <w:tcPr>
            <w:tcW w:w="1857" w:type="dxa"/>
          </w:tcPr>
          <w:p w14:paraId="1A7C35CF" w14:textId="053192AD" w:rsidR="003A10A6" w:rsidRPr="003A10A6" w:rsidRDefault="003A10A6" w:rsidP="00D10D34">
            <w:pPr>
              <w:pStyle w:val="Tablica"/>
              <w:rPr>
                <w:b/>
              </w:rPr>
            </w:pPr>
            <w:r w:rsidRPr="003A10A6">
              <w:rPr>
                <w:b/>
              </w:rPr>
              <w:lastRenderedPageBreak/>
              <w:t>Ciljani korisnici</w:t>
            </w:r>
          </w:p>
        </w:tc>
        <w:tc>
          <w:tcPr>
            <w:tcW w:w="1857" w:type="dxa"/>
          </w:tcPr>
          <w:p w14:paraId="2A290717" w14:textId="05247341" w:rsidR="003A10A6" w:rsidRPr="003A10A6" w:rsidRDefault="003A10A6" w:rsidP="00D10D34">
            <w:pPr>
              <w:pStyle w:val="Tablica"/>
            </w:pPr>
            <w:r>
              <w:t>Ljudi</w:t>
            </w:r>
          </w:p>
        </w:tc>
        <w:tc>
          <w:tcPr>
            <w:tcW w:w="2915" w:type="dxa"/>
          </w:tcPr>
          <w:p w14:paraId="0301BC60" w14:textId="2A87D1F3" w:rsidR="003A10A6" w:rsidRPr="003A10A6" w:rsidRDefault="003A10A6" w:rsidP="00D10D34">
            <w:pPr>
              <w:pStyle w:val="Tablica"/>
            </w:pPr>
            <w:r>
              <w:t>Programi</w:t>
            </w:r>
          </w:p>
        </w:tc>
        <w:tc>
          <w:tcPr>
            <w:tcW w:w="2659" w:type="dxa"/>
          </w:tcPr>
          <w:p w14:paraId="74A45922" w14:textId="378E10E6" w:rsidR="003A10A6" w:rsidRPr="003A10A6" w:rsidRDefault="003A10A6" w:rsidP="00D10D34">
            <w:pPr>
              <w:pStyle w:val="Tablica"/>
            </w:pPr>
            <w:r>
              <w:t>Ljudi i programi</w:t>
            </w:r>
          </w:p>
        </w:tc>
      </w:tr>
      <w:tr w:rsidR="003A10A6" w14:paraId="558248F6" w14:textId="77777777" w:rsidTr="003A10A6">
        <w:tc>
          <w:tcPr>
            <w:tcW w:w="1857" w:type="dxa"/>
          </w:tcPr>
          <w:p w14:paraId="402F66B7" w14:textId="77360590" w:rsidR="003A10A6" w:rsidRPr="003A10A6" w:rsidRDefault="003A10A6" w:rsidP="00D10D34">
            <w:pPr>
              <w:pStyle w:val="Tablica"/>
              <w:rPr>
                <w:b/>
              </w:rPr>
            </w:pPr>
            <w:r w:rsidRPr="003A10A6">
              <w:rPr>
                <w:b/>
              </w:rPr>
              <w:t>Razina moguće interakcije</w:t>
            </w:r>
          </w:p>
        </w:tc>
        <w:tc>
          <w:tcPr>
            <w:tcW w:w="1857" w:type="dxa"/>
          </w:tcPr>
          <w:p w14:paraId="75845238" w14:textId="6E806969" w:rsidR="003A10A6" w:rsidRPr="003A10A6" w:rsidRDefault="003A10A6" w:rsidP="00D10D34">
            <w:pPr>
              <w:pStyle w:val="Tablica"/>
            </w:pPr>
            <w:r>
              <w:t>Niska</w:t>
            </w:r>
          </w:p>
        </w:tc>
        <w:tc>
          <w:tcPr>
            <w:tcW w:w="2915" w:type="dxa"/>
          </w:tcPr>
          <w:p w14:paraId="70532314" w14:textId="4F58C3F9" w:rsidR="003A10A6" w:rsidRPr="003A10A6" w:rsidRDefault="003A10A6" w:rsidP="00D10D34">
            <w:pPr>
              <w:pStyle w:val="Tablica"/>
            </w:pPr>
            <w:r>
              <w:t>Srednja</w:t>
            </w:r>
          </w:p>
        </w:tc>
        <w:tc>
          <w:tcPr>
            <w:tcW w:w="2659" w:type="dxa"/>
          </w:tcPr>
          <w:p w14:paraId="4075B678" w14:textId="1B6317C7" w:rsidR="003A10A6" w:rsidRPr="003A10A6" w:rsidRDefault="003A10A6" w:rsidP="00D10D34">
            <w:pPr>
              <w:pStyle w:val="Tablica"/>
            </w:pPr>
            <w:r>
              <w:t>Visoka</w:t>
            </w:r>
          </w:p>
        </w:tc>
      </w:tr>
      <w:tr w:rsidR="00931CBD" w14:paraId="26ED09E3" w14:textId="77777777" w:rsidTr="003A10A6">
        <w:tc>
          <w:tcPr>
            <w:tcW w:w="1857" w:type="dxa"/>
          </w:tcPr>
          <w:p w14:paraId="6ED461A5" w14:textId="6EA10E19" w:rsidR="00931CBD" w:rsidRPr="003A10A6" w:rsidRDefault="00931CBD" w:rsidP="00D10D34">
            <w:pPr>
              <w:pStyle w:val="Tablica"/>
              <w:rPr>
                <w:b/>
              </w:rPr>
            </w:pPr>
            <w:r>
              <w:rPr>
                <w:b/>
              </w:rPr>
              <w:t>Primjer</w:t>
            </w:r>
          </w:p>
        </w:tc>
        <w:tc>
          <w:tcPr>
            <w:tcW w:w="1857" w:type="dxa"/>
          </w:tcPr>
          <w:p w14:paraId="64B2E070" w14:textId="33A6BD9C" w:rsidR="00931CBD" w:rsidRDefault="00931CBD" w:rsidP="00D10D34">
            <w:pPr>
              <w:pStyle w:val="Tablica"/>
            </w:pPr>
            <w:r>
              <w:t>Prezentacijska web stranica restorana</w:t>
            </w:r>
          </w:p>
        </w:tc>
        <w:tc>
          <w:tcPr>
            <w:tcW w:w="2915" w:type="dxa"/>
          </w:tcPr>
          <w:p w14:paraId="3D591F4D" w14:textId="3EF8D00D" w:rsidR="00931CBD" w:rsidRDefault="00931CBD" w:rsidP="00D10D34">
            <w:pPr>
              <w:pStyle w:val="Tablica"/>
            </w:pPr>
            <w:r>
              <w:t>REST servisi za podataka vremenske prognoze</w:t>
            </w:r>
          </w:p>
        </w:tc>
        <w:tc>
          <w:tcPr>
            <w:tcW w:w="2659" w:type="dxa"/>
          </w:tcPr>
          <w:p w14:paraId="1F12950E" w14:textId="7ED8129C" w:rsidR="00931CBD" w:rsidRDefault="00931CBD" w:rsidP="00D10D34">
            <w:pPr>
              <w:pStyle w:val="Tablica"/>
              <w:keepNext/>
            </w:pPr>
            <w:r>
              <w:t>Društvena mreža</w:t>
            </w:r>
          </w:p>
        </w:tc>
      </w:tr>
    </w:tbl>
    <w:p w14:paraId="58D453D9" w14:textId="0864B2BE" w:rsidR="00D83DB6" w:rsidRPr="00D10D34" w:rsidRDefault="00D10D34" w:rsidP="00D10D34">
      <w:pPr>
        <w:pStyle w:val="Caption"/>
      </w:pPr>
      <w:r>
        <w:t xml:space="preserve">Tablica </w:t>
      </w:r>
      <w:fldSimple w:instr=" SEQ Tablica \* ARABIC ">
        <w:r>
          <w:rPr>
            <w:noProof/>
          </w:rPr>
          <w:t>1</w:t>
        </w:r>
      </w:fldSimple>
      <w:r>
        <w:t>: Kategorizacija web sustava</w:t>
      </w:r>
    </w:p>
    <w:p w14:paraId="527FD856" w14:textId="320D06CA" w:rsidR="008870F4" w:rsidRPr="00A042C6" w:rsidRDefault="008870F4" w:rsidP="008870F4">
      <w:pPr>
        <w:pStyle w:val="Tekst"/>
      </w:pPr>
      <w:r>
        <w:t>U nastavku poglavlja detaljnije je objašnjena podjela web sustava te razlika između pojedinih kategorija</w:t>
      </w:r>
      <w:r w:rsidR="00AB1E8E">
        <w:t>.</w:t>
      </w:r>
    </w:p>
    <w:p w14:paraId="3E4CC306" w14:textId="3C0CC2CE" w:rsidR="00A042C6" w:rsidRDefault="00E72529" w:rsidP="00AB1E8E">
      <w:pPr>
        <w:pStyle w:val="FOINaslov3"/>
      </w:pPr>
      <w:bookmarkStart w:id="8" w:name="_Toc364882370"/>
      <w:r>
        <w:t>Web stranice</w:t>
      </w:r>
      <w:bookmarkEnd w:id="8"/>
    </w:p>
    <w:p w14:paraId="75BE28FF" w14:textId="7A5540E9" w:rsidR="006B68E4" w:rsidRDefault="00AB1E8E" w:rsidP="00AB1E8E">
      <w:pPr>
        <w:pStyle w:val="Tekst"/>
      </w:pPr>
      <w:r>
        <w:t xml:space="preserve">Web stranice jednosmjerno </w:t>
      </w:r>
      <w:r w:rsidR="00344FD0">
        <w:t xml:space="preserve">pružaju statičke </w:t>
      </w:r>
      <w:r>
        <w:t xml:space="preserve">informacije. </w:t>
      </w:r>
      <w:r w:rsidR="00344FD0">
        <w:t xml:space="preserve">Sadržaj stranica ne mijenja se dinamički već je svaka promjena ručno inicirana (npr. autor web stranice promijeni sadržaj). Web stranice su najraniji </w:t>
      </w:r>
      <w:r>
        <w:t xml:space="preserve">i najjednostavniji oblik web sustava </w:t>
      </w:r>
      <w:r w:rsidR="00344FD0">
        <w:t xml:space="preserve">kod kojih </w:t>
      </w:r>
      <w:r>
        <w:t xml:space="preserve">je korisnička interakcija svedena na minimum – osim pasivnog konzumiranja sadržaja korisnici </w:t>
      </w:r>
      <w:r w:rsidR="004F70AA">
        <w:t>nemaju mnogo mogućnosti</w:t>
      </w:r>
      <w:r>
        <w:t xml:space="preserve">. Takvi su web sustavi uglavnom prezentacijskog karaktera i predstavljaju svojevrsnu digitalnu </w:t>
      </w:r>
      <w:r w:rsidRPr="00AB1E8E">
        <w:t>"</w:t>
      </w:r>
      <w:r>
        <w:t>posjetnicu</w:t>
      </w:r>
      <w:r w:rsidRPr="00AB1E8E">
        <w:t>"</w:t>
      </w:r>
      <w:r>
        <w:t xml:space="preserve"> </w:t>
      </w:r>
      <w:r w:rsidR="004F70AA">
        <w:t xml:space="preserve">svojih </w:t>
      </w:r>
      <w:r>
        <w:t>vlasnika.</w:t>
      </w:r>
      <w:r w:rsidR="004F70AA">
        <w:t xml:space="preserve"> Web stranice su bile iznimno popularne krajem 20. stoljeća.</w:t>
      </w:r>
      <w:r>
        <w:t xml:space="preserve"> Tehnologije za razvoj statičnih web stranica osnovne su web tehnologije</w:t>
      </w:r>
      <w:r w:rsidR="003A10A6">
        <w:t xml:space="preserve"> koje bi svaki web programer morao </w:t>
      </w:r>
      <w:r w:rsidR="006B68E4">
        <w:t>temeljito</w:t>
      </w:r>
      <w:r w:rsidR="003A10A6">
        <w:t xml:space="preserve"> poznavati</w:t>
      </w:r>
      <w:r w:rsidR="006B68E4">
        <w:t xml:space="preserve"> </w:t>
      </w:r>
      <w:r w:rsidR="006B68E4">
        <w:fldChar w:fldCharType="begin" w:fldLock="1"/>
      </w:r>
      <w:r w:rsidR="006B68E4">
        <w:instrText>ADDIN CSL_CITATION { "citationItems" : [ { "id" : "ITEM-1", "itemData" : { "abstract" : "Since 1996, JavaScript: The Definitive Guide has been the bible for JavaScript programmers\u2014a programmer's guide and comprehensive reference to the core language and to the client-side JavaScript APIs defined by web browsers.\r\nThe 6th edition covers HTML5 and ECMAScript 5. Many chapters have been completely rewritten to bring them in line with today's best web development practices. New chapters in this edition document jQuery and server side JavaScript. It's recommended for experienced programmers who want to learn the programming language of the Web, and for current JavaScript programmers who want to master it.\r\n\"A must-have reference for expert JavaScript programmers...well-organized and detailed.\"", "author" : [ { "dropping-particle" : "", "family" : "Flanagan", "given" : "David", "non-dropping-particle" : "", "parse-names" : false, "suffix" : "" } ], "edition" : "6th", "id" : "ITEM-1", "issued" : { "date-parts" : [ [ "2011" ] ] }, "number-of-pages" : "1096", "publisher" : "O'Reilly Media", "title" : "JavaScript: The Definitive Guide,\u00a06th Edition\u00a0-\u00a0O'Reilly Media", "type" : "book" }, "uris" : [ "http://www.mendeley.com/documents/?uuid=0793a912-3330-333c-97f1-3038b9358684" ] } ], "mendeley" : { "formattedCitation" : "(Flanagan, 2011)", "plainTextFormattedCitation" : "(Flanagan, 2011)", "previouslyFormattedCitation" : "(Flanagan, 2011)" }, "properties" : { "noteIndex" : 0 }, "schema" : "https://github.com/citation-style-language/schema/raw/master/csl-citation.json" }</w:instrText>
      </w:r>
      <w:r w:rsidR="006B68E4">
        <w:fldChar w:fldCharType="separate"/>
      </w:r>
      <w:r w:rsidR="006B68E4" w:rsidRPr="003A10A6">
        <w:rPr>
          <w:noProof/>
        </w:rPr>
        <w:t>(Flanagan, 2011)</w:t>
      </w:r>
      <w:r w:rsidR="006B68E4">
        <w:fldChar w:fldCharType="end"/>
      </w:r>
      <w:r w:rsidR="004F70AA">
        <w:t>, a služe za prezentaciju statičnih podataka u standardiziranom obliku koji web preglednici znaju prikazati:</w:t>
      </w:r>
    </w:p>
    <w:p w14:paraId="457E65D2" w14:textId="4ACF5012" w:rsidR="006B68E4" w:rsidRDefault="003A10A6" w:rsidP="006B68E4">
      <w:pPr>
        <w:pStyle w:val="Lista"/>
      </w:pPr>
      <w:r w:rsidRPr="003A10A6">
        <w:t>Cascading Style Sheets (CSS)</w:t>
      </w:r>
    </w:p>
    <w:p w14:paraId="48850D6A" w14:textId="1401A5D9" w:rsidR="006B68E4" w:rsidRDefault="003A10A6" w:rsidP="006B68E4">
      <w:pPr>
        <w:pStyle w:val="Lista"/>
      </w:pPr>
      <w:r w:rsidRPr="003A10A6">
        <w:t>Hypertext Markup Language (HTML)</w:t>
      </w:r>
      <w:r>
        <w:t xml:space="preserve"> </w:t>
      </w:r>
    </w:p>
    <w:p w14:paraId="3BC06B7E" w14:textId="772B8DF3" w:rsidR="006B68E4" w:rsidRDefault="003A10A6" w:rsidP="006B68E4">
      <w:pPr>
        <w:pStyle w:val="Lista"/>
      </w:pPr>
      <w:r>
        <w:t>JavaScript (JS)</w:t>
      </w:r>
    </w:p>
    <w:p w14:paraId="33A8126C" w14:textId="42274E96" w:rsidR="004F70AA" w:rsidRDefault="004F70AA" w:rsidP="004F70AA">
      <w:pPr>
        <w:pStyle w:val="Tekst"/>
      </w:pPr>
      <w:r>
        <w:t xml:space="preserve">Detaljnije o web tehnologijama slijedi u </w:t>
      </w:r>
      <w:r w:rsidR="008978CA">
        <w:t xml:space="preserve">zasebnom </w:t>
      </w:r>
      <w:r>
        <w:t>poglavlju</w:t>
      </w:r>
      <w:r w:rsidR="008978CA">
        <w:t xml:space="preserve"> o web tehnologijama</w:t>
      </w:r>
      <w:r>
        <w:t>.</w:t>
      </w:r>
    </w:p>
    <w:p w14:paraId="4592D033" w14:textId="4F2FBE85" w:rsidR="00AB1E8E" w:rsidRDefault="00E72529" w:rsidP="00AB1E8E">
      <w:pPr>
        <w:pStyle w:val="FOINaslov3"/>
      </w:pPr>
      <w:bookmarkStart w:id="9" w:name="_Toc364882371"/>
      <w:r>
        <w:t>Web servisi</w:t>
      </w:r>
      <w:bookmarkEnd w:id="9"/>
    </w:p>
    <w:p w14:paraId="7F92B98E" w14:textId="49C18747" w:rsidR="00AB1E8E" w:rsidRDefault="004F70AA" w:rsidP="00AB1E8E">
      <w:pPr>
        <w:pStyle w:val="Tekst"/>
      </w:pPr>
      <w:r>
        <w:t xml:space="preserve">Web servisima nazivamo one web sustave čiji su primarni korisnici računala i drugi web sustavi. Takvi web sustavi sadržaj ne prezentiraju u vizualnom obliku već u strukturiranom obliku i standardiziranim formatima kao što su XML, JSON i dr.. Web servisi najčešće predstavljaju javno dostupni dio nekog zatvorenog sustava (npr. web servisi za </w:t>
      </w:r>
      <w:r>
        <w:lastRenderedPageBreak/>
        <w:t>rezervaciju karata avioprjevoznika ili sustavi za plaćanja kreditnim karticama) odnosno sučelje za programsku interakciju web sustava i okoline.</w:t>
      </w:r>
    </w:p>
    <w:p w14:paraId="275DD3C0" w14:textId="56386A9D" w:rsidR="004F70AA" w:rsidRDefault="004F70AA" w:rsidP="00AB1E8E">
      <w:pPr>
        <w:pStyle w:val="Tekst"/>
      </w:pPr>
      <w:r>
        <w:t xml:space="preserve">S ciljem povećanja interoperabilnosti različitih web sustava i servisa razvijeni su i standardizirani protokoli poput </w:t>
      </w:r>
      <w:r w:rsidRPr="004F70AA">
        <w:t>"Simple Object Access Protocol" (SOAP)</w:t>
      </w:r>
      <w:r>
        <w:t xml:space="preserve">, </w:t>
      </w:r>
      <w:r w:rsidRPr="004F70AA">
        <w:t>"Representational state transfer" (REST)</w:t>
      </w:r>
      <w:r>
        <w:t xml:space="preserve"> i sl.. Takvi standardi apstrahiraju implementacijske razlike web sustava i određuju protokol komunikacije sustava na njihovim programskim sučeljima (eng. </w:t>
      </w:r>
      <w:r>
        <w:rPr>
          <w:i/>
        </w:rPr>
        <w:t>application programming interface, API</w:t>
      </w:r>
      <w:r>
        <w:t>).</w:t>
      </w:r>
      <w:r w:rsidR="008978CA">
        <w:t xml:space="preserve"> Web servisi gotovo su beskorisni bez popratne dokumentacije koja opisuje na koji se način web servisi mogu koristiti, koji su prihvatljivi formati poruka i druga ograničenja web servisa. </w:t>
      </w:r>
    </w:p>
    <w:p w14:paraId="255F5B25" w14:textId="555A33C6" w:rsidR="008978CA" w:rsidRPr="004F70AA" w:rsidRDefault="008978CA" w:rsidP="00AB1E8E">
      <w:pPr>
        <w:pStyle w:val="Tekst"/>
      </w:pPr>
      <w:r>
        <w:t xml:space="preserve">Početkom 21. stoljeća razvijen je </w:t>
      </w:r>
      <w:r w:rsidRPr="008978CA">
        <w:t>"Web Service Definition Language" (WSDL)</w:t>
      </w:r>
      <w:r>
        <w:t xml:space="preserve">, jezik za dokumentiranje i opisivanje dostupnih usluga web servisa. Definicija web servisa u WSDL formatu omogućila je razvojnim programerima korištenje širokog spektra različitih web servisa na jednostavniji način – učitavanjem WSDL definicije u razvojno okruženje programer je udaljene web servise koristio na isti način na koji bi koristio funkcije i procedure razvijene unutar svog web sustava </w:t>
      </w:r>
      <w:r>
        <w:fldChar w:fldCharType="begin" w:fldLock="1"/>
      </w:r>
      <w:r>
        <w:instrText>ADDIN CSL_CITATION { "citationItems" : [ { "id" : "ITEM-1", "itemData" : { "URL" : "https://www.w3.org/TR/wsdl", "accessed" : { "date-parts" : [ [ "2017", "8", "20" ] ] }, "author" : [ { "dropping-particle" : "", "family" : "Christensen", "given" : "Erik", "non-dropping-particle" : "", "parse-names" : false, "suffix" : "" }, { "dropping-particle" : "", "family" : "Curbera", "given" : "Francisco", "non-dropping-particle" : "", "parse-names" : false, "suffix" : "" }, { "dropping-particle" : "", "family" : "Meredith", "given" : "Greg", "non-dropping-particle" : "", "parse-names" : false, "suffix" : "" }, { "dropping-particle" : "", "family" : "Weerawarana", "given" : "Sanjiva", "non-dropping-particle" : "", "parse-names" : false, "suffix" : "" } ], "id" : "ITEM-1", "issued" : { "date-parts" : [ [ "2001" ] ] }, "title" : "Web Service Definition Language (WSDL)", "type" : "webpage" }, "uris" : [ "http://www.mendeley.com/documents/?uuid=b8410de9-d8f4-3001-94c6-9d35330e8fa0" ] } ], "mendeley" : { "formattedCitation" : "(Christensen &lt;i&gt;et al.&lt;/i&gt;, 2001)", "plainTextFormattedCitation" : "(Christensen et al., 2001)" }, "properties" : { "noteIndex" : 0 }, "schema" : "https://github.com/citation-style-language/schema/raw/master/csl-citation.json" }</w:instrText>
      </w:r>
      <w:r>
        <w:fldChar w:fldCharType="separate"/>
      </w:r>
      <w:r w:rsidRPr="008978CA">
        <w:rPr>
          <w:noProof/>
        </w:rPr>
        <w:t xml:space="preserve">(Christensen </w:t>
      </w:r>
      <w:r w:rsidRPr="008978CA">
        <w:rPr>
          <w:i/>
          <w:noProof/>
        </w:rPr>
        <w:t>et al.</w:t>
      </w:r>
      <w:r w:rsidRPr="008978CA">
        <w:rPr>
          <w:noProof/>
        </w:rPr>
        <w:t>, 2001)</w:t>
      </w:r>
      <w:r>
        <w:fldChar w:fldCharType="end"/>
      </w:r>
      <w:r>
        <w:t xml:space="preserve">. </w:t>
      </w:r>
    </w:p>
    <w:p w14:paraId="3D4C3CDE" w14:textId="77777777" w:rsidR="00AB1E8E" w:rsidRDefault="00AB1E8E" w:rsidP="00AB1E8E">
      <w:pPr>
        <w:pStyle w:val="FOINaslov3"/>
      </w:pPr>
      <w:bookmarkStart w:id="10" w:name="_Toc364882372"/>
      <w:r>
        <w:t>Web aplikacije</w:t>
      </w:r>
      <w:bookmarkEnd w:id="10"/>
    </w:p>
    <w:p w14:paraId="7092AA0E" w14:textId="78ACB9BC" w:rsidR="00AB1E8E" w:rsidRDefault="00AB1E8E" w:rsidP="008C15CA">
      <w:pPr>
        <w:pStyle w:val="Tekst"/>
      </w:pPr>
      <w:r>
        <w:t>Web aplikacije naj</w:t>
      </w:r>
      <w:r w:rsidR="006B68E4">
        <w:t>složeniji su oblik web sustava koji o</w:t>
      </w:r>
      <w:r>
        <w:t xml:space="preserve">sim distribucije informacija korisniku pružaju </w:t>
      </w:r>
      <w:r w:rsidR="004F70AA">
        <w:t>dodanu</w:t>
      </w:r>
      <w:r>
        <w:t xml:space="preserve"> vrijednost kroz svoje funkcionalnosti. Društvene mreže</w:t>
      </w:r>
      <w:r w:rsidR="006B68E4">
        <w:t xml:space="preserve"> (eng. </w:t>
      </w:r>
      <w:r w:rsidR="006B68E4">
        <w:rPr>
          <w:i/>
        </w:rPr>
        <w:t>social networks</w:t>
      </w:r>
      <w:r w:rsidR="006B68E4">
        <w:t>)</w:t>
      </w:r>
      <w:r>
        <w:t xml:space="preserve">, sustavi za upravljanje sadržajem (eng. </w:t>
      </w:r>
      <w:r>
        <w:rPr>
          <w:i/>
        </w:rPr>
        <w:t>content management system, CMS</w:t>
      </w:r>
      <w:r w:rsidRPr="00AB1E8E">
        <w:t>)</w:t>
      </w:r>
      <w:r>
        <w:t>,</w:t>
      </w:r>
      <w:r>
        <w:rPr>
          <w:i/>
        </w:rPr>
        <w:t xml:space="preserve"> </w:t>
      </w:r>
      <w:r>
        <w:t xml:space="preserve">sustavi za rezervaciju i Internet bankarstvo samo su neki od primjera web aplikacija s kojima je prosječni korisnik </w:t>
      </w:r>
      <w:r w:rsidR="006B68E4">
        <w:t xml:space="preserve">web-a upoznat. Web aplikacije </w:t>
      </w:r>
      <w:r>
        <w:t xml:space="preserve">obično </w:t>
      </w:r>
      <w:r w:rsidR="006B68E4">
        <w:t xml:space="preserve">se </w:t>
      </w:r>
      <w:r>
        <w:t xml:space="preserve">sastoje od javnog (eng. </w:t>
      </w:r>
      <w:r w:rsidRPr="00AB1E8E">
        <w:rPr>
          <w:i/>
        </w:rPr>
        <w:t>public</w:t>
      </w:r>
      <w:r>
        <w:t xml:space="preserve">) dijela koji je javno dostupan te privatnog dijela sustava koji je </w:t>
      </w:r>
      <w:r w:rsidR="006B68E4">
        <w:t>rezerviran za</w:t>
      </w:r>
      <w:r>
        <w:t xml:space="preserve"> korisnike s aktivnim korisničkim profilom. Osim autentikacijskog i autorizacijskog sloja, web aplikacije obično implementiraju različite oblike obavijesti korisnika (eng. </w:t>
      </w:r>
      <w:r>
        <w:rPr>
          <w:i/>
        </w:rPr>
        <w:t>notifications</w:t>
      </w:r>
      <w:r>
        <w:t xml:space="preserve">), </w:t>
      </w:r>
      <w:r w:rsidR="006A1E9C">
        <w:t>dvosmjerne kanale komunikacije u obliku razmjena poruka ili diskusije, mogućnost prom</w:t>
      </w:r>
      <w:r w:rsidR="006B68E4">
        <w:t>jene korisničkih postavki i sl.</w:t>
      </w:r>
      <w:r w:rsidR="004F70AA">
        <w:t>.</w:t>
      </w:r>
    </w:p>
    <w:p w14:paraId="3E69B760" w14:textId="47CE8075" w:rsidR="004F70AA" w:rsidRPr="008978CA" w:rsidRDefault="004F70AA" w:rsidP="008C15CA">
      <w:pPr>
        <w:pStyle w:val="Tekst"/>
      </w:pPr>
      <w:r>
        <w:t xml:space="preserve">Web aplikacije često su sastavljene od nekolicine web servisa koji u pozadini prikupljaju podatke, obrađuju ih i pripremaju za prezentaciju i korištenje. Uzmemo li za primjer web sustav PayPal, najpoznatiji sustav za digitalni prijenos novca, možemo identificirati web aplikaciju - sučelja za prijavu, upravljanje računima, plaćanja i sl. te web </w:t>
      </w:r>
      <w:r>
        <w:lastRenderedPageBreak/>
        <w:t xml:space="preserve">servise </w:t>
      </w:r>
      <w:r w:rsidR="008978CA">
        <w:t>koji na javno objavljenim adresama (eng.</w:t>
      </w:r>
      <w:r w:rsidR="008978CA">
        <w:rPr>
          <w:i/>
        </w:rPr>
        <w:t xml:space="preserve"> endpoint</w:t>
      </w:r>
      <w:r w:rsidR="008978CA">
        <w:t>) omogućuju programsko korištnje usluga (npr. integraciju plaćanja PayPal-om u druge web aplikacije).</w:t>
      </w:r>
    </w:p>
    <w:p w14:paraId="0B224AD0" w14:textId="000148E1" w:rsidR="00E72529" w:rsidRPr="00A042C6" w:rsidRDefault="00D5321C" w:rsidP="006A1E9C">
      <w:pPr>
        <w:pStyle w:val="FOINaslov2"/>
      </w:pPr>
      <w:bookmarkStart w:id="11" w:name="_Toc364882373"/>
      <w:r>
        <w:t>Web tehnologije</w:t>
      </w:r>
      <w:bookmarkEnd w:id="11"/>
    </w:p>
    <w:p w14:paraId="07193553" w14:textId="3A829EC3" w:rsidR="00E72529" w:rsidRPr="005B2AAE" w:rsidRDefault="00E72529" w:rsidP="006A1E9C">
      <w:pPr>
        <w:pStyle w:val="FOINaslov3"/>
      </w:pPr>
      <w:bookmarkStart w:id="12" w:name="_Toc364882374"/>
      <w:r>
        <w:t>Razvoj web sustava na strani poslužitelja  - Backend tehnologije</w:t>
      </w:r>
      <w:bookmarkEnd w:id="12"/>
    </w:p>
    <w:p w14:paraId="5B5C96DB" w14:textId="3388572F" w:rsidR="00E72529" w:rsidRPr="005B2AAE" w:rsidRDefault="00E72529" w:rsidP="006A1E9C">
      <w:pPr>
        <w:pStyle w:val="FOINaslov3"/>
      </w:pPr>
      <w:bookmarkStart w:id="13" w:name="_Toc364882375"/>
      <w:r>
        <w:t>Razvoj web sustava na strani klijenta  - Frontend tehnologije</w:t>
      </w:r>
      <w:bookmarkEnd w:id="13"/>
    </w:p>
    <w:p w14:paraId="15ABE600" w14:textId="77777777" w:rsidR="008A4BB1" w:rsidRDefault="008A4BB1">
      <w:pPr>
        <w:spacing w:after="200" w:line="276" w:lineRule="auto"/>
        <w:rPr>
          <w:b/>
          <w:bCs/>
          <w:sz w:val="36"/>
        </w:rPr>
      </w:pPr>
      <w:r>
        <w:br w:type="page"/>
      </w:r>
    </w:p>
    <w:p w14:paraId="7EA35B96" w14:textId="3A93A83B" w:rsidR="008A4BB1" w:rsidRDefault="008A4BB1" w:rsidP="008A4BB1">
      <w:pPr>
        <w:pStyle w:val="FOINaslov1"/>
      </w:pPr>
      <w:bookmarkStart w:id="14" w:name="_Toc364882376"/>
      <w:r>
        <w:lastRenderedPageBreak/>
        <w:t>PHP programski jezik</w:t>
      </w:r>
      <w:bookmarkEnd w:id="14"/>
    </w:p>
    <w:p w14:paraId="60946F82" w14:textId="1B5B3C63" w:rsidR="008A4BB1" w:rsidRDefault="003A4033" w:rsidP="008A4BB1">
      <w:pPr>
        <w:pStyle w:val="FOINaslov2"/>
      </w:pPr>
      <w:bookmarkStart w:id="15" w:name="_Toc364882377"/>
      <w:r>
        <w:t>Razvoj</w:t>
      </w:r>
      <w:r w:rsidR="008A4BB1">
        <w:t xml:space="preserve"> PHP programskog jezika</w:t>
      </w:r>
      <w:bookmarkEnd w:id="15"/>
    </w:p>
    <w:p w14:paraId="3A1C0B9E" w14:textId="606458BC" w:rsidR="003C3943" w:rsidRDefault="00597749" w:rsidP="00597749">
      <w:pPr>
        <w:pStyle w:val="Tekst"/>
      </w:pPr>
      <w:r>
        <w:t xml:space="preserve">Današnji </w:t>
      </w:r>
      <w:r w:rsidR="00F27D38">
        <w:t xml:space="preserve">programski jezik </w:t>
      </w:r>
      <w:r>
        <w:t>PHP (</w:t>
      </w:r>
      <w:r w:rsidR="00F27D38">
        <w:t xml:space="preserve">PHP je </w:t>
      </w:r>
      <w:r>
        <w:t xml:space="preserve">rekurzivni akronim od eng. </w:t>
      </w:r>
      <w:r w:rsidR="00D5321C">
        <w:rPr>
          <w:i/>
        </w:rPr>
        <w:t>H</w:t>
      </w:r>
      <w:r w:rsidRPr="00D5321C">
        <w:rPr>
          <w:i/>
        </w:rPr>
        <w:t xml:space="preserve">ypertext </w:t>
      </w:r>
      <w:r w:rsidR="00D5321C">
        <w:rPr>
          <w:i/>
        </w:rPr>
        <w:t>P</w:t>
      </w:r>
      <w:r w:rsidRPr="00D5321C">
        <w:rPr>
          <w:i/>
        </w:rPr>
        <w:t>reprocessor</w:t>
      </w:r>
      <w:r>
        <w:t>) naslijednik je jezika PHP/FI</w:t>
      </w:r>
      <w:r w:rsidR="005E219E">
        <w:t xml:space="preserve"> (</w:t>
      </w:r>
      <w:r w:rsidR="00F27D38">
        <w:t xml:space="preserve">eng. </w:t>
      </w:r>
      <w:r w:rsidR="005E219E" w:rsidRPr="00F27D38">
        <w:rPr>
          <w:i/>
        </w:rPr>
        <w:t>Perso</w:t>
      </w:r>
      <w:r w:rsidR="00F27D38">
        <w:rPr>
          <w:i/>
        </w:rPr>
        <w:t xml:space="preserve">nal Home </w:t>
      </w:r>
      <w:r w:rsidR="00F27D38" w:rsidRPr="00F27D38">
        <w:rPr>
          <w:i/>
        </w:rPr>
        <w:t>Page/Forms Interpreter</w:t>
      </w:r>
      <w:r w:rsidR="005E219E">
        <w:t>)</w:t>
      </w:r>
      <w:r>
        <w:t>. Rasmus Lerdorf 1994. godine razvio</w:t>
      </w:r>
      <w:r w:rsidR="00F27D38" w:rsidRPr="00F27D38">
        <w:t xml:space="preserve"> </w:t>
      </w:r>
      <w:r w:rsidR="00F27D38">
        <w:t>je</w:t>
      </w:r>
      <w:r>
        <w:t xml:space="preserve"> prvu verziju PHP</w:t>
      </w:r>
      <w:r w:rsidR="00D5321C">
        <w:t>/FI</w:t>
      </w:r>
      <w:r>
        <w:t xml:space="preserve"> jezika kako bi</w:t>
      </w:r>
      <w:r w:rsidR="00D5321C">
        <w:t xml:space="preserve"> javno objavio,</w:t>
      </w:r>
      <w:r>
        <w:t xml:space="preserve"> </w:t>
      </w:r>
      <w:r w:rsidR="00D5321C">
        <w:t xml:space="preserve">i </w:t>
      </w:r>
      <w:r>
        <w:t xml:space="preserve">pratio posjete svom digitalnom životopisu te je skupinu programskih skripti </w:t>
      </w:r>
      <w:r w:rsidR="00F27D38">
        <w:t>grupirao pod nazivom</w:t>
      </w:r>
      <w:r>
        <w:t xml:space="preserve"> </w:t>
      </w:r>
      <w:r w:rsidRPr="00597749">
        <w:t>"</w:t>
      </w:r>
      <w:r w:rsidRPr="00D5321C">
        <w:rPr>
          <w:i/>
        </w:rPr>
        <w:t>Personal Home Page Tools</w:t>
      </w:r>
      <w:r w:rsidRPr="00597749">
        <w:t>"</w:t>
      </w:r>
      <w:r>
        <w:t xml:space="preserve"> </w:t>
      </w:r>
      <w:r w:rsidR="00F27D38">
        <w:t>ili skraćeno</w:t>
      </w:r>
      <w:r>
        <w:t xml:space="preserve"> </w:t>
      </w:r>
      <w:r w:rsidRPr="00597749">
        <w:t>"</w:t>
      </w:r>
      <w:r w:rsidRPr="00D5321C">
        <w:rPr>
          <w:i/>
        </w:rPr>
        <w:t>PHP Tools</w:t>
      </w:r>
      <w:r w:rsidRPr="00597749">
        <w:t>"</w:t>
      </w:r>
      <w:r>
        <w:t xml:space="preserve">. Lerdorf je nastavio </w:t>
      </w:r>
      <w:r w:rsidR="00F27D38">
        <w:t xml:space="preserve">s </w:t>
      </w:r>
      <w:r>
        <w:t>razvoj</w:t>
      </w:r>
      <w:r w:rsidR="00F27D38">
        <w:t>em</w:t>
      </w:r>
      <w:r>
        <w:t xml:space="preserve"> </w:t>
      </w:r>
      <w:r w:rsidR="00F27D38">
        <w:t xml:space="preserve">svojih skripti </w:t>
      </w:r>
      <w:r>
        <w:t>te je u lipnju 1995. javno objavio izvorni kod</w:t>
      </w:r>
      <w:r w:rsidR="00D5321C">
        <w:t xml:space="preserve"> prve verzije</w:t>
      </w:r>
      <w:r>
        <w:t xml:space="preserve"> </w:t>
      </w:r>
      <w:r w:rsidR="00F27D38">
        <w:t xml:space="preserve">PHP-a </w:t>
      </w:r>
      <w:r>
        <w:t>s ciljem popularizacije novostvorenog programskog jezika</w:t>
      </w:r>
      <w:r w:rsidR="00F27D38">
        <w:t>, ali i suradnje te</w:t>
      </w:r>
      <w:r>
        <w:t xml:space="preserve"> poboljšanja koje bi eventualno drugi programeri izradili</w:t>
      </w:r>
      <w:r w:rsidR="003E2680">
        <w:t xml:space="preserve"> </w:t>
      </w:r>
      <w:r w:rsidR="003E2680">
        <w:fldChar w:fldCharType="begin" w:fldLock="1"/>
      </w:r>
      <w:r w:rsidR="00AC264E">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3E2680">
        <w:fldChar w:fldCharType="separate"/>
      </w:r>
      <w:r w:rsidR="00AB74B5" w:rsidRPr="00AB74B5">
        <w:rPr>
          <w:noProof/>
        </w:rPr>
        <w:t>(The PHP Group, 2017a)</w:t>
      </w:r>
      <w:r w:rsidR="003E2680">
        <w:fldChar w:fldCharType="end"/>
      </w:r>
      <w:r>
        <w:t>.</w:t>
      </w:r>
      <w:r w:rsidR="005E219E">
        <w:t xml:space="preserve"> Sam Lerdorf izjavio je kako </w:t>
      </w:r>
      <w:r w:rsidR="00D5321C">
        <w:t xml:space="preserve">u svemu tome </w:t>
      </w:r>
      <w:r w:rsidR="005E219E">
        <w:t xml:space="preserve">nije planirao razvoj novog programskog jezika: </w:t>
      </w:r>
    </w:p>
    <w:p w14:paraId="7A72EAD4" w14:textId="60F685F0" w:rsidR="00597749" w:rsidRDefault="005E219E" w:rsidP="00597749">
      <w:pPr>
        <w:pStyle w:val="Tekst"/>
      </w:pPr>
      <w:r w:rsidRPr="005E219E">
        <w:t>"</w:t>
      </w:r>
      <w:r w:rsidRPr="003E2680">
        <w:rPr>
          <w:i/>
        </w:rPr>
        <w:t>Nisam znao kako stati, nije bilo namjere razviti novi pgorgramski jezik... Niti ne znam kako razviti programski jezik, samo sam dodavao elemente koji su mi se logički činili potrebnima</w:t>
      </w:r>
      <w:r w:rsidRPr="005E219E">
        <w:t>"</w:t>
      </w:r>
      <w:r w:rsidR="003E2680">
        <w:t xml:space="preserve"> </w:t>
      </w:r>
      <w:r w:rsidR="003E2680">
        <w:fldChar w:fldCharType="begin" w:fldLock="1"/>
      </w:r>
      <w:r w:rsidR="003E2680">
        <w:instrText>ADDIN CSL_CITATION { "citationItems" : [ { "id" : "ITEM-1", "itemData" : { "author" : [ { "dropping-particle" : "", "family" : "IT Conversations", "given" : "", "non-dropping-particle" : "", "parse-names" : false, "suffix" : "" } ], "id" : "ITEM-1", "issued" : { "date-parts" : [ [ "2003" ] ] }, "title" : "Rasmus Lerdorf, Senior Technical Yahoo: PHP, Behind the Mic", "type" : "speech" }, "uris" : [ "http://www.mendeley.com/documents/?uuid=d959adb5-d3ed-3873-80af-a27b393fc006" ] } ], "mendeley" : { "formattedCitation" : "(IT Conversations, 2003)", "plainTextFormattedCitation" : "(IT Conversations, 2003)", "previouslyFormattedCitation" : "(IT Conversations, 2003)" }, "properties" : { "noteIndex" : 0 }, "schema" : "https://github.com/citation-style-language/schema/raw/master/csl-citation.json" }</w:instrText>
      </w:r>
      <w:r w:rsidR="003E2680">
        <w:fldChar w:fldCharType="separate"/>
      </w:r>
      <w:r w:rsidR="003E2680" w:rsidRPr="003E2680">
        <w:rPr>
          <w:noProof/>
        </w:rPr>
        <w:t>(IT Conversations, 2003)</w:t>
      </w:r>
      <w:r w:rsidR="003E2680">
        <w:fldChar w:fldCharType="end"/>
      </w:r>
      <w:r w:rsidR="003E2680">
        <w:t>.</w:t>
      </w:r>
    </w:p>
    <w:p w14:paraId="30F5F592" w14:textId="684BEB41" w:rsidR="00597749" w:rsidRDefault="00597749" w:rsidP="00597749">
      <w:pPr>
        <w:pStyle w:val="Tekst"/>
      </w:pPr>
      <w:r>
        <w:t xml:space="preserve">PHP je </w:t>
      </w:r>
      <w:r w:rsidR="00D9073B">
        <w:t xml:space="preserve">već u svojim prvim godinama </w:t>
      </w:r>
      <w:r>
        <w:t>doživio nekoliko velikih revizija i izmj</w:t>
      </w:r>
      <w:r w:rsidR="00D9073B">
        <w:t>ena iz temelja, ubrzo su dodane funkcionalnosti potrebne z</w:t>
      </w:r>
      <w:r w:rsidR="00F27D38">
        <w:t xml:space="preserve">a komunikaciju s bazom podataka, a već </w:t>
      </w:r>
      <w:r w:rsidR="00D9073B">
        <w:t>krajem 1998. godine PHP</w:t>
      </w:r>
      <w:r w:rsidR="00F27D38">
        <w:t xml:space="preserve"> je</w:t>
      </w:r>
      <w:r w:rsidR="00D9073B">
        <w:t xml:space="preserve"> </w:t>
      </w:r>
      <w:r w:rsidR="00F27D38">
        <w:t>brojao</w:t>
      </w:r>
      <w:r w:rsidR="00D9073B">
        <w:t xml:space="preserve"> nekoliko tisuća korisnika u svijetu. Istraživanje Netcraft-a pokazalo je kako je u </w:t>
      </w:r>
      <w:r w:rsidR="00F27D38">
        <w:t xml:space="preserve">svibnju 1998. godine više od 60 </w:t>
      </w:r>
      <w:r w:rsidR="00D9073B">
        <w:t xml:space="preserve">000 ili 1% ukupnog broja web stranica </w:t>
      </w:r>
      <w:r w:rsidR="00F27D38">
        <w:t xml:space="preserve">na svijetu bilo </w:t>
      </w:r>
      <w:r w:rsidR="00D9073B">
        <w:t>pokretano na poslužiteljima koji podržavaju PHP</w:t>
      </w:r>
      <w:r w:rsidR="008C15CA">
        <w:t xml:space="preserve"> </w:t>
      </w:r>
      <w:r w:rsidR="008C15CA">
        <w:fldChar w:fldCharType="begin" w:fldLock="1"/>
      </w:r>
      <w:r w:rsidR="00AC264E">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fldChar w:fldCharType="separate"/>
      </w:r>
      <w:r w:rsidR="00AB74B5" w:rsidRPr="00AB74B5">
        <w:rPr>
          <w:noProof/>
        </w:rPr>
        <w:t>(The PHP Group, 2017a)</w:t>
      </w:r>
      <w:r w:rsidR="008C15CA">
        <w:fldChar w:fldCharType="end"/>
      </w:r>
      <w:r w:rsidR="00D9073B">
        <w:t>.</w:t>
      </w:r>
    </w:p>
    <w:p w14:paraId="5D011D31" w14:textId="52539E50" w:rsidR="00D9073B" w:rsidRDefault="00D9073B" w:rsidP="00597749">
      <w:pPr>
        <w:pStyle w:val="Tekst"/>
      </w:pPr>
      <w:r>
        <w:t xml:space="preserve">PHP verzija 3.0 najbliža je PHP-u kakvog danas poznajemo. Programeri </w:t>
      </w:r>
      <w:r w:rsidRPr="00D9073B">
        <w:t xml:space="preserve">Andi Gutmans </w:t>
      </w:r>
      <w:r>
        <w:t>i Zeev Suraski radili su na razvoju</w:t>
      </w:r>
      <w:r w:rsidR="00D5321C">
        <w:t xml:space="preserve"> sustava elektronske trgovine (eng.</w:t>
      </w:r>
      <w:r>
        <w:t xml:space="preserve"> </w:t>
      </w:r>
      <w:r>
        <w:rPr>
          <w:i/>
        </w:rPr>
        <w:t>ecommerce</w:t>
      </w:r>
      <w:r w:rsidR="00D5321C" w:rsidRPr="00D5321C">
        <w:t>)</w:t>
      </w:r>
      <w:r>
        <w:t xml:space="preserve"> baziranog na PHP-u te su uočili brojne nedostatke prethodne verzije </w:t>
      </w:r>
      <w:r w:rsidR="00F27D38">
        <w:t xml:space="preserve">jezika </w:t>
      </w:r>
      <w:r>
        <w:t xml:space="preserve">PHP/FI 2.0. Kontaktirali su Lerdorfa i </w:t>
      </w:r>
      <w:r w:rsidR="00D5321C">
        <w:t>digitalnim kanalima</w:t>
      </w:r>
      <w:r>
        <w:t xml:space="preserve"> raspravljali o poboljšanjima na kojima su Gutmans i Suraski već radili. Konačno, dogovorena je suradnja trojice programera te su zajedno započeli rad na razvoju novog i neovisnog programskog jezika pod novim nazivom </w:t>
      </w:r>
      <w:r w:rsidR="00F27D38" w:rsidRPr="005E219E">
        <w:t>"</w:t>
      </w:r>
      <w:r w:rsidRPr="005B1064">
        <w:rPr>
          <w:i/>
        </w:rPr>
        <w:t>PHP: Hypertext Preprocessor</w:t>
      </w:r>
      <w:r w:rsidR="00F27D38" w:rsidRPr="005E219E">
        <w:t>"</w:t>
      </w:r>
      <w:r>
        <w:t xml:space="preserve"> kako bi se rješili ograničavajućeg prizvuka </w:t>
      </w:r>
      <w:r w:rsidR="00F27D38">
        <w:t>korištenja</w:t>
      </w:r>
      <w:r>
        <w:t xml:space="preserve"> isključivo za osobne potrebe. PHP 3.0 privukao je brojne programere koji </w:t>
      </w:r>
      <w:r w:rsidR="005B1064">
        <w:t>dali svoj doprinos</w:t>
      </w:r>
      <w:r>
        <w:t xml:space="preserve"> razvojem različitih </w:t>
      </w:r>
      <w:r w:rsidR="005B1064">
        <w:t xml:space="preserve">programskih </w:t>
      </w:r>
      <w:r>
        <w:t>modula. Na vrhuncu popularnosti</w:t>
      </w:r>
      <w:r w:rsidR="005B1064">
        <w:t xml:space="preserve"> verziju</w:t>
      </w:r>
      <w:r>
        <w:t xml:space="preserve"> PHP 3.0 podržavalo je približno 10% svih web poslužitelja na svijetu</w:t>
      </w:r>
      <w:r w:rsidR="008C15CA">
        <w:t xml:space="preserve"> </w:t>
      </w:r>
      <w:r w:rsidR="008C15CA">
        <w:fldChar w:fldCharType="begin" w:fldLock="1"/>
      </w:r>
      <w:r w:rsidR="00AC264E">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fldChar w:fldCharType="separate"/>
      </w:r>
      <w:r w:rsidR="00AB74B5" w:rsidRPr="00AB74B5">
        <w:rPr>
          <w:noProof/>
        </w:rPr>
        <w:t>(The PHP Group, 2017a)</w:t>
      </w:r>
      <w:r w:rsidR="008C15CA">
        <w:fldChar w:fldCharType="end"/>
      </w:r>
      <w:r>
        <w:t>.</w:t>
      </w:r>
    </w:p>
    <w:p w14:paraId="00B49FE5" w14:textId="69445ED5" w:rsidR="00D9073B" w:rsidRDefault="00D9073B" w:rsidP="00597749">
      <w:pPr>
        <w:pStyle w:val="Tekst"/>
      </w:pPr>
      <w:r>
        <w:t>U zimu 1998.</w:t>
      </w:r>
      <w:r w:rsidR="005B1064">
        <w:t xml:space="preserve"> godine</w:t>
      </w:r>
      <w:r>
        <w:t>, nedugo nakon službene objave PHP 3.0</w:t>
      </w:r>
      <w:r w:rsidR="005B1064">
        <w:t>,</w:t>
      </w:r>
      <w:r>
        <w:t xml:space="preserve"> Gutmans i Suraski započeli</w:t>
      </w:r>
      <w:r w:rsidR="005B1064">
        <w:t xml:space="preserve"> su</w:t>
      </w:r>
      <w:r>
        <w:t xml:space="preserve"> rad na poboljšanju jezgre PHP-a s ciljem optimizacije performansi kompleksnih aplikacija te poboljšanje modularnosti</w:t>
      </w:r>
      <w:r w:rsidR="005B1064">
        <w:t xml:space="preserve"> izvornog</w:t>
      </w:r>
      <w:r>
        <w:t xml:space="preserve"> koda PHP-a.</w:t>
      </w:r>
      <w:r w:rsidR="005E219E">
        <w:t xml:space="preserve"> Razvili su novi sustav koji je pokretao PHP (eng. engine) i nazvali ga </w:t>
      </w:r>
      <w:r w:rsidR="005E219E" w:rsidRPr="00597749">
        <w:t>"</w:t>
      </w:r>
      <w:r w:rsidR="005E219E" w:rsidRPr="005B1064">
        <w:rPr>
          <w:i/>
        </w:rPr>
        <w:t>Zend Engine</w:t>
      </w:r>
      <w:r w:rsidR="005E219E" w:rsidRPr="00597749">
        <w:t>"</w:t>
      </w:r>
      <w:r w:rsidR="005E219E">
        <w:t xml:space="preserve"> (prema kombinaciji imena autora, Zeev i Andi). PHP 4.0 temeljen na novom sustavu </w:t>
      </w:r>
      <w:r w:rsidR="005E219E" w:rsidRPr="00597749">
        <w:t>"</w:t>
      </w:r>
      <w:r w:rsidR="005E219E" w:rsidRPr="005B1064">
        <w:rPr>
          <w:i/>
        </w:rPr>
        <w:t>Zend Engine</w:t>
      </w:r>
      <w:r w:rsidR="005E219E" w:rsidRPr="00597749">
        <w:t>"</w:t>
      </w:r>
      <w:r w:rsidR="005E219E">
        <w:t xml:space="preserve"> objavljen je u svibnju 2000. godine a nova je verzija podržavala različite web poslužitelje, HTTP sesije, nove programske konstrukte te poboljšane sigurnosne mehanizme</w:t>
      </w:r>
      <w:r w:rsidR="008C15CA">
        <w:t xml:space="preserve"> </w:t>
      </w:r>
      <w:r w:rsidR="008C15CA">
        <w:fldChar w:fldCharType="begin" w:fldLock="1"/>
      </w:r>
      <w:r w:rsidR="00AC264E">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fldChar w:fldCharType="separate"/>
      </w:r>
      <w:r w:rsidR="00AB74B5" w:rsidRPr="00AB74B5">
        <w:rPr>
          <w:noProof/>
        </w:rPr>
        <w:t>(The PHP Group, 2017a)</w:t>
      </w:r>
      <w:r w:rsidR="008C15CA">
        <w:fldChar w:fldCharType="end"/>
      </w:r>
      <w:r w:rsidR="008C15CA">
        <w:t>.</w:t>
      </w:r>
    </w:p>
    <w:p w14:paraId="03FE949F" w14:textId="0DECA709" w:rsidR="005E219E" w:rsidRDefault="005E219E" w:rsidP="00597749">
      <w:pPr>
        <w:pStyle w:val="Tekst"/>
      </w:pPr>
      <w:r>
        <w:t xml:space="preserve">PHP 5 objavljen je u srpnju 2004. godine nakon nekoliko iteracija razvoja i objavljenih pred-verzija. Nova je verzija PHP-a bila pokretana sustavom </w:t>
      </w:r>
      <w:r w:rsidRPr="00597749">
        <w:t>"</w:t>
      </w:r>
      <w:r w:rsidRPr="001C2023">
        <w:rPr>
          <w:i/>
        </w:rPr>
        <w:t>Zend Engine 2.0</w:t>
      </w:r>
      <w:r w:rsidRPr="00597749">
        <w:t>"</w:t>
      </w:r>
      <w:r w:rsidR="008C15CA">
        <w:t xml:space="preserve"> </w:t>
      </w:r>
      <w:r w:rsidR="008C15CA">
        <w:fldChar w:fldCharType="begin" w:fldLock="1"/>
      </w:r>
      <w:r w:rsidR="00AC264E">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fldChar w:fldCharType="separate"/>
      </w:r>
      <w:r w:rsidR="00AB74B5" w:rsidRPr="00AB74B5">
        <w:rPr>
          <w:noProof/>
        </w:rPr>
        <w:t>(The PHP Group, 2017a)</w:t>
      </w:r>
      <w:r w:rsidR="008C15CA">
        <w:fldChar w:fldCharType="end"/>
      </w:r>
      <w:r>
        <w:t>.</w:t>
      </w:r>
      <w:r w:rsidR="008C15CA">
        <w:t xml:space="preserve"> Nova je verzija programskog jezika donijela brojne funkcionalnosti i poboljšala podršku za objektno-orjentirano programiranje u PHP-u, "PHP Data Objects</w:t>
      </w:r>
      <w:r w:rsidR="008C15CA" w:rsidRPr="008C15CA">
        <w:t>"</w:t>
      </w:r>
      <w:r w:rsidR="008C15CA">
        <w:t xml:space="preserve"> </w:t>
      </w:r>
      <w:r w:rsidR="008C15CA" w:rsidRPr="008C15CA">
        <w:t>(PDO)</w:t>
      </w:r>
      <w:r w:rsidR="008C15CA">
        <w:t xml:space="preserve"> ekstenzija omogućila je jednostavnije i sigurnije pristupanje bazama podataka a performansna poboljšanja omogućila su razvoj kompleksnih web sustava u PHP-u </w:t>
      </w:r>
      <w:r w:rsidR="003A4033">
        <w:fldChar w:fldCharType="begin" w:fldLock="1"/>
      </w:r>
      <w:r w:rsidR="003A4033">
        <w:instrText>ADDIN CSL_CITATION { "citationItems" : [ { "id" : "ITEM-1", "itemData" : { "abstract" : "If you're using PHP 4, then chances are good that an upgrade to PHP 5 is in your future. The more you've heard about the exciting new features in PHP 5, the sooner that upgrade is probably going to be. Although an in-depth, soup-to-nuts reference guide to the language is good to have on hand, it's not the book an experienced PHP programmer needs to get started with the latest release. What you need is a lean and focused guide that answers your most pressing questions: what's new with the technology, what's different, and how do I make the best use of it? In other words, you need a copy of Upgrading to PHP 5. This book is targeted toward PHP developers who are already familiar with PHP 4. Rather than serve as a definitive guide to the entire language, the book zeroes in on PHP 5's new features, and covers these features definitively. You'll find a concise appraisal of the differences between PHP 4 and PHP 5, a detailed look at what's new in this latest version, and you'll see how PHP 5 improves on PHP 4 code. See PHP 4 and PHP 5 code side-by-side, to learn how the new features make it easier to solve common PHP problems. Each new feature is shown in code, helping you understand why it's there, when to use it, and how it's better than PHP 4. Short, sample programs are included throughout the book.", "author" : [ { "dropping-particle" : "", "family" : "Trachtenberg", "given" : "Adam", "non-dropping-particle" : "", "parse-names" : false, "suffix" : "" } ], "id" : "ITEM-1", "issued" : { "date-parts" : [ [ "2004" ] ] }, "number-of-pages" : "352", "publisher" : "O'Reilly Media", "title" : "Upgrading to PHP 5", "type" : "book" }, "uris" : [ "http://www.mendeley.com/documents/?uuid=8a85b504-f4a1-3b5b-8e11-87f2ccd81cb5" ] } ], "mendeley" : { "formattedCitation" : "(Trachtenberg, 2004)", "plainTextFormattedCitation" : "(Trachtenberg, 2004)", "previouslyFormattedCitation" : "(Trachtenberg, 2004)" }, "properties" : { "noteIndex" : 0 }, "schema" : "https://github.com/citation-style-language/schema/raw/master/csl-citation.json" }</w:instrText>
      </w:r>
      <w:r w:rsidR="003A4033">
        <w:fldChar w:fldCharType="separate"/>
      </w:r>
      <w:r w:rsidR="003A4033" w:rsidRPr="003A4033">
        <w:rPr>
          <w:noProof/>
        </w:rPr>
        <w:t>(Trachtenberg, 2004)</w:t>
      </w:r>
      <w:r w:rsidR="003A4033">
        <w:fldChar w:fldCharType="end"/>
      </w:r>
      <w:r w:rsidR="008C15CA">
        <w:t xml:space="preserve">. </w:t>
      </w:r>
      <w:r w:rsidR="003A4033">
        <w:t xml:space="preserve">U kolovozu 2014. godine objavljena je verzija PHP 5.6 koja je donijela značajna poboljšanja i  pristupačniju sintaksu a u kolovozu 2017. godine PHP 5.6 je najkorištenija verzija PHP programskog jezika s gotovo 30% tržišnog udjela </w:t>
      </w:r>
      <w:r w:rsidR="003A4033">
        <w:fldChar w:fldCharType="begin" w:fldLock="1"/>
      </w:r>
      <w:r w:rsidR="002D1630">
        <w:instrText>ADDIN CSL_CITATION { "citationItems" : [ { "id" : "ITEM-1", "itemData" : { "URL" : "https://w3techs.com/technologies/history_details/pl-php/5", "accessed" : { "date-parts" : [ [ "2017", "8", "20" ] ] }, "author" : [ { "dropping-particle" : "", "family" : "W3Techs", "given" : "", "non-dropping-particle" : "", "parse-names" : false, "suffix" : "" } ], "id" : "ITEM-1", "issued" : { "date-parts" : [ [ "2017" ] ] }, "title" : "Historical trends in the usage of PHP version 5, August 2017", "type" : "webpage" }, "uris" : [ "http://www.mendeley.com/documents/?uuid=35839842-c776-339f-aabf-de365c43126f" ] } ], "mendeley" : { "formattedCitation" : "(W3Techs, 2017a)", "plainTextFormattedCitation" : "(W3Techs, 2017a)", "previouslyFormattedCitation" : "(W3Techs, 2017a)" }, "properties" : { "noteIndex" : 0 }, "schema" : "https://github.com/citation-style-language/schema/raw/master/csl-citation.json" }</w:instrText>
      </w:r>
      <w:r w:rsidR="003A4033">
        <w:fldChar w:fldCharType="separate"/>
      </w:r>
      <w:r w:rsidR="003A4033" w:rsidRPr="003A4033">
        <w:rPr>
          <w:noProof/>
        </w:rPr>
        <w:t>(W3Techs, 2017a)</w:t>
      </w:r>
      <w:r w:rsidR="003A4033">
        <w:fldChar w:fldCharType="end"/>
      </w:r>
      <w:r w:rsidR="003A4033">
        <w:t>.</w:t>
      </w:r>
    </w:p>
    <w:p w14:paraId="6C489550" w14:textId="290D55AD" w:rsidR="002828EE" w:rsidRDefault="002828EE" w:rsidP="00597749">
      <w:pPr>
        <w:pStyle w:val="Tekst"/>
      </w:pPr>
      <w:r>
        <w:t xml:space="preserve">PHP je često bio na meti kritika zbog nedostatka podrške za </w:t>
      </w:r>
      <w:r w:rsidRPr="002828EE">
        <w:rPr>
          <w:i/>
        </w:rPr>
        <w:t>unicode</w:t>
      </w:r>
      <w:r>
        <w:t xml:space="preserve"> način enkodiranja tekstualnih podataka (PHP je podržavao samo tzv. </w:t>
      </w:r>
      <w:r>
        <w:rPr>
          <w:i/>
        </w:rPr>
        <w:t>byte strings</w:t>
      </w:r>
      <w:r w:rsidRPr="002828EE">
        <w:t>)</w:t>
      </w:r>
      <w:r>
        <w:t xml:space="preserve">. Andrei Mievski započeo je rad na uvođenju nativne podrške za </w:t>
      </w:r>
      <w:r>
        <w:rPr>
          <w:i/>
        </w:rPr>
        <w:t>unicode</w:t>
      </w:r>
      <w:r>
        <w:t xml:space="preserve"> način enkodiranja 2005. godine kroz ugradnju </w:t>
      </w:r>
      <w:r w:rsidRPr="002828EE">
        <w:t>"International Components for Unicode" (ICU)</w:t>
      </w:r>
      <w:r>
        <w:t xml:space="preserve"> biblioteke i enkodiranje tekstualnih podataka UTF-16 načinom kodiranja. Značajnost promjene koju bi objava nove verzije programskog jezika donijela nalagala je da se izmjena uvede kroz novu verziju programskog jezika – PHP 6 (tzv. </w:t>
      </w:r>
      <w:r>
        <w:rPr>
          <w:i/>
        </w:rPr>
        <w:t>major release</w:t>
      </w:r>
      <w:r w:rsidRPr="002828EE">
        <w:t>)</w:t>
      </w:r>
      <w:r>
        <w:t>. Nedostatak programera koji su prepoznali važnost predloženih promjena i performansni problemi nastali prilikom promjene načina kodiranja tekstualnih podataka doveli su do zastoja u razvoju što je rezultiralo objavom verzije PHP 5.3 2009. godine koja je donijela funkcionalnosti prethodno planirane za objavu u sklopu verzije PHP 6. Razvoj verzije PHP 6 napušten je u ožujku 2010. godine a verzija PHP 5.4 donijela je preostale funkcionalnosti planirane za napuštenu verziju</w:t>
      </w:r>
      <w:r w:rsidR="002D1630">
        <w:t xml:space="preserve"> </w:t>
      </w:r>
      <w:r w:rsidR="002D1630">
        <w:fldChar w:fldCharType="begin" w:fldLock="1"/>
      </w:r>
      <w:r w:rsidR="002D1630">
        <w:instrText>ADDIN CSL_CITATION { "citationItems" : [ { "id" : "ITEM-1", "itemData" : { "URL" : "https://marc.info/?l=php-internals&amp;m=112365908921757&amp;w=1", "accessed" : { "date-parts" : [ [ "2017", "8", "20" ] ] }, "author" : [ { "dropping-particle" : "", "family" : "Zmievski", "given" : "Andrei", "non-dropping-particle" : "", "parse-names" : false, "suffix" : "" } ], "id" : "ITEM-1", "issued" : { "date-parts" : [ [ "2005" ] ] }, "title" : "[PHP-DEV] PHP Unicode support design document", "type" : "webpage" }, "uris" : [ "http://www.mendeley.com/documents/?uuid=5a56fb33-1641-39d6-832b-26b0ab1d9116" ] }, { "id" : "ITEM-2", "itemData" : { "URL" : "https://www.slideshare.net/andreizm/the-good-the-bad-and-the-ugly-what-happened-to-unicode-and-php-6", "accessed" : { "date-parts" : [ [ "2017", "8", "20" ] ] }, "author" : [ { "dropping-particle" : "", "family" : "Zmievski", "given" : "Andrei", "non-dropping-particle" : "", "parse-names" : false, "suffix" : "" } ], "id" : "ITEM-2", "issued" : { "date-parts" : [ [ "2011" ] ] }, "title" : "The Good, the Bad, and the Ugly: What Happened to Unicode and PHP 6", "type" : "webpage" }, "uris" : [ "http://www.mendeley.com/documents/?uuid=8ff514cb-e9e0-3f96-b836-cd911d99387a" ] } ], "mendeley" : { "formattedCitation" : "(Zmievski, 2005, 2011)", "plainTextFormattedCitation" : "(Zmievski, 2005, 2011)", "previouslyFormattedCitation" : "(Zmievski, 2005, 2011)" }, "properties" : { "noteIndex" : 0 }, "schema" : "https://github.com/citation-style-language/schema/raw/master/csl-citation.json" }</w:instrText>
      </w:r>
      <w:r w:rsidR="002D1630">
        <w:fldChar w:fldCharType="separate"/>
      </w:r>
      <w:r w:rsidR="002D1630" w:rsidRPr="002D1630">
        <w:rPr>
          <w:noProof/>
        </w:rPr>
        <w:t>(Zmievski, 2005, 2011)</w:t>
      </w:r>
      <w:r w:rsidR="002D1630">
        <w:fldChar w:fldCharType="end"/>
      </w:r>
      <w:r>
        <w:t>.</w:t>
      </w:r>
    </w:p>
    <w:p w14:paraId="0B233780" w14:textId="19A98C78" w:rsidR="002D1630" w:rsidRDefault="002D1630" w:rsidP="00597749">
      <w:pPr>
        <w:pStyle w:val="Tekst"/>
      </w:pPr>
      <w:r>
        <w:t xml:space="preserve">Tijekom 2014. i 2015. godine razvijena je nova značajna (eng. </w:t>
      </w:r>
      <w:r>
        <w:rPr>
          <w:i/>
        </w:rPr>
        <w:t>major</w:t>
      </w:r>
      <w:r>
        <w:t xml:space="preserve">) verzija PHP programskog jezika – PHP 7. Imenovanje nove verzije uzrokovalo je brojne debate. Postojale su dvije struje, jedna koja se zalagala za objavu nove verzije pod nazivom PHP 6 budući da </w:t>
      </w:r>
      <w:r>
        <w:lastRenderedPageBreak/>
        <w:t xml:space="preserve">nije postojala službena verzija s tim nazivom i druga koja se zalagala za preskakanje verzije i objavu nove verzije programskog jezika pod nazivom PHP 7. Radna verzija PHP 6 iako nikada nije bila javno objavljena, bila je dostupna u repozitoriju koda i poznata (i očekivana) u programerskim krugovima. Zanimljiva je činjenica da su izdavači stručnih knjiga već objavili nekoliko izdanja koja su referencirala PHP verziju 6, što bi objavom nove verzije pod nazivom PHP 6 stvorilo nesporazum. Na kraju je za službeni naziv verzije odabran   PHP 7 a diskusija oko konačne odluke traje i danas </w:t>
      </w:r>
      <w:r>
        <w:fldChar w:fldCharType="begin" w:fldLock="1"/>
      </w:r>
      <w:r w:rsidR="004F0731">
        <w:instrText>ADDIN CSL_CITATION { "citationItems" : [ { "id" : "ITEM-1", "itemData" : { "URL" : "https://philsturgeon.uk/php/2014/07/23/neverending-muppet-debate-of-php-6-v-php-7/", "accessed" : { "date-parts" : [ [ "2017", "8", "20" ] ] }, "author" : [ { "dropping-particle" : "", "family" : "Sturgeon", "given" : "Phil", "non-dropping-particle" : "", "parse-names" : false, "suffix" : "" } ], "id" : "ITEM-1", "issued" : { "date-parts" : [ [ "2014" ] ] }, "title" : "The Neverending Muppet Debate of PHP 6 v PHP 7 | Phil Sturgeon", "type" : "webpage" }, "uris" : [ "http://www.mendeley.com/documents/?uuid=a0acb809-0829-3b33-9693-9cf353a64c12" ] } ], "mendeley" : { "formattedCitation" : "(Sturgeon, 2014)", "plainTextFormattedCitation" : "(Sturgeon, 2014)", "previouslyFormattedCitation" : "(Sturgeon, 2014)" }, "properties" : { "noteIndex" : 0 }, "schema" : "https://github.com/citation-style-language/schema/raw/master/csl-citation.json" }</w:instrText>
      </w:r>
      <w:r>
        <w:fldChar w:fldCharType="separate"/>
      </w:r>
      <w:r w:rsidRPr="002D1630">
        <w:rPr>
          <w:noProof/>
        </w:rPr>
        <w:t>(Sturgeon, 2014)</w:t>
      </w:r>
      <w:r>
        <w:fldChar w:fldCharType="end"/>
      </w:r>
      <w:r>
        <w:t>.</w:t>
      </w:r>
      <w:r w:rsidR="004F0731">
        <w:t xml:space="preserve"> Tim programera </w:t>
      </w:r>
      <w:r w:rsidR="004F0731" w:rsidRPr="004F0731">
        <w:t xml:space="preserve">Dmitry Stogov, Xinchen Hui </w:t>
      </w:r>
      <w:r w:rsidR="004F0731">
        <w:t>i</w:t>
      </w:r>
      <w:r w:rsidR="004F0731" w:rsidRPr="004F0731">
        <w:t xml:space="preserve"> Nikita Popov</w:t>
      </w:r>
      <w:r w:rsidR="004F0731">
        <w:t xml:space="preserve"> razvili su novu verziju programskog jezika sa značajno poboljšanim performansama koje su postigli doradom sustava </w:t>
      </w:r>
      <w:r w:rsidR="004F0731" w:rsidRPr="004F0731">
        <w:t>"</w:t>
      </w:r>
      <w:r w:rsidR="004F0731">
        <w:t>Zend Engine</w:t>
      </w:r>
      <w:r w:rsidR="004F0731" w:rsidRPr="004F0731">
        <w:t>"</w:t>
      </w:r>
      <w:r w:rsidR="004F0731">
        <w:t xml:space="preserve">. </w:t>
      </w:r>
      <w:r w:rsidR="001C7B81">
        <w:t xml:space="preserve">Performnansa </w:t>
      </w:r>
      <w:r w:rsidR="004F0731">
        <w:t>mjerenja</w:t>
      </w:r>
      <w:r w:rsidR="00357AEA">
        <w:t xml:space="preserve"> (eng. </w:t>
      </w:r>
      <w:r w:rsidR="00357AEA">
        <w:rPr>
          <w:i/>
        </w:rPr>
        <w:t>benchmark</w:t>
      </w:r>
      <w:r w:rsidR="00357AEA">
        <w:t>)</w:t>
      </w:r>
      <w:r w:rsidR="004F0731">
        <w:t xml:space="preserve"> pokazala su 100% poboljšanje performansi u novoj verziji PHP 7</w:t>
      </w:r>
      <w:r w:rsidR="001C7B81">
        <w:t xml:space="preserve"> u odnosu na prethodnu verziju</w:t>
      </w:r>
      <w:r w:rsidR="004F0731">
        <w:t xml:space="preserve">. Izmjene u sustavu </w:t>
      </w:r>
      <w:r w:rsidR="004F0731" w:rsidRPr="004F0731">
        <w:t>"</w:t>
      </w:r>
      <w:r w:rsidR="004F0731">
        <w:t>Zend Engine</w:t>
      </w:r>
      <w:r w:rsidR="004F0731" w:rsidRPr="004F0731">
        <w:t>"</w:t>
      </w:r>
      <w:r w:rsidR="004F0731">
        <w:t xml:space="preserve"> objavljene su pod nazivom </w:t>
      </w:r>
      <w:r w:rsidR="004F0731" w:rsidRPr="004F0731">
        <w:t>"</w:t>
      </w:r>
      <w:r w:rsidR="004F0731">
        <w:t>Zend Engine 3</w:t>
      </w:r>
      <w:r w:rsidR="004F0731" w:rsidRPr="004F0731">
        <w:t>"</w:t>
      </w:r>
      <w:r w:rsidR="004F0731">
        <w:t xml:space="preserve"> koji je naslijedio </w:t>
      </w:r>
      <w:r w:rsidR="004F0731" w:rsidRPr="004F0731">
        <w:t>"</w:t>
      </w:r>
      <w:r w:rsidR="004F0731">
        <w:t>Zend Engine 2</w:t>
      </w:r>
      <w:r w:rsidR="004F0731" w:rsidRPr="004F0731">
        <w:t>"</w:t>
      </w:r>
      <w:r w:rsidR="004F0731">
        <w:t xml:space="preserve"> </w:t>
      </w:r>
      <w:r w:rsidR="004032AF">
        <w:t>korišten</w:t>
      </w:r>
      <w:r w:rsidR="004F0731">
        <w:t xml:space="preserve"> u verziji PHP 5. Osim performansnih </w:t>
      </w:r>
      <w:r w:rsidR="004032AF">
        <w:t>poboljšanja</w:t>
      </w:r>
      <w:r w:rsidR="004F0731">
        <w:t xml:space="preserve"> i dorad</w:t>
      </w:r>
      <w:r w:rsidR="004032AF">
        <w:t>a</w:t>
      </w:r>
      <w:r w:rsidR="004F0731">
        <w:t xml:space="preserve"> izvornog koda, PHP 7 donio je nove</w:t>
      </w:r>
      <w:r w:rsidR="004032AF">
        <w:t xml:space="preserve"> programske</w:t>
      </w:r>
      <w:r w:rsidR="004F0731">
        <w:t xml:space="preserve"> konstrukte u PHP programski jezik kao što su definiranje povratnog tipa podataka funkcije i definiranje tipa podataka argumenta funkcija </w:t>
      </w:r>
      <w:r w:rsidR="004F0731">
        <w:fldChar w:fldCharType="begin" w:fldLock="1"/>
      </w:r>
      <w:r w:rsidR="00AB74B5">
        <w:instrText>ADDIN CSL_CITATION { "citationItems" : [ { "id" : "ITEM-1", "itemData" : { "URL" : "https://wiki.php.net/rfc/phpng", "accessed" : { "date-parts" : [ [ "2017", "8", "20" ] ] }, "author" : [ { "dropping-particle" : "", "family" : "Stogov", "given" : "Dmitry", "non-dropping-particle" : "", "parse-names" : false, "suffix" : "" }, { "dropping-particle" : "", "family" : "Suraski", "given" : "Zeev", "non-dropping-particle" : "", "parse-names" : false, "suffix" : "" } ], "id" : "ITEM-1", "issued" : { "date-parts" : [ [ "2014" ] ] }, "title" : "PHP RFC: Move the phpng branch into master", "type" : "webpage" }, "uris" : [ "http://www.mendeley.com/documents/?uuid=edbb6381-23b6-3b22-b36d-134851ba44ed" ] } ], "mendeley" : { "formattedCitation" : "(Stogov and Suraski, 2014)", "plainTextFormattedCitation" : "(Stogov and Suraski, 2014)", "previouslyFormattedCitation" : "(Stogov and Suraski, 2014)" }, "properties" : { "noteIndex" : 0 }, "schema" : "https://github.com/citation-style-language/schema/raw/master/csl-citation.json" }</w:instrText>
      </w:r>
      <w:r w:rsidR="004F0731">
        <w:fldChar w:fldCharType="separate"/>
      </w:r>
      <w:r w:rsidR="004F0731" w:rsidRPr="004F0731">
        <w:rPr>
          <w:noProof/>
        </w:rPr>
        <w:t>(Stogov and Suraski, 2014)</w:t>
      </w:r>
      <w:r w:rsidR="004F0731">
        <w:fldChar w:fldCharType="end"/>
      </w:r>
      <w:r w:rsidR="004F0731">
        <w:t>.</w:t>
      </w:r>
    </w:p>
    <w:p w14:paraId="634FB12C" w14:textId="187E872D" w:rsidR="00AB74B5" w:rsidRDefault="00FC2AD8" w:rsidP="00597749">
      <w:pPr>
        <w:pStyle w:val="Tekst"/>
      </w:pPr>
      <w:r>
        <w:t>U nastavku je napravljen pregled do sada objavljenih verzija programskog jezika PHP s kratkim opisom novosti pojedine verzije te stanjem podrške za pojedinu verziju.</w:t>
      </w:r>
    </w:p>
    <w:p w14:paraId="60BF6123" w14:textId="77777777" w:rsidR="00AB74B5" w:rsidRDefault="00AB74B5">
      <w:pPr>
        <w:spacing w:after="200" w:line="276" w:lineRule="auto"/>
      </w:pPr>
      <w:r>
        <w:br w:type="page"/>
      </w:r>
    </w:p>
    <w:tbl>
      <w:tblPr>
        <w:tblW w:w="9137" w:type="dxa"/>
        <w:tblBorders>
          <w:top w:val="single" w:sz="6" w:space="0" w:color="A2A9B1"/>
          <w:left w:val="single" w:sz="6" w:space="0" w:color="A2A9B1"/>
          <w:bottom w:val="single" w:sz="6" w:space="0" w:color="A2A9B1"/>
          <w:right w:val="single" w:sz="6" w:space="0" w:color="A2A9B1"/>
        </w:tblBorders>
        <w:tblLayout w:type="fixed"/>
        <w:tblCellMar>
          <w:top w:w="15" w:type="dxa"/>
          <w:left w:w="15" w:type="dxa"/>
          <w:bottom w:w="15" w:type="dxa"/>
          <w:right w:w="15" w:type="dxa"/>
        </w:tblCellMar>
        <w:tblLook w:val="04A0" w:firstRow="1" w:lastRow="0" w:firstColumn="1" w:lastColumn="0" w:noHBand="0" w:noVBand="1"/>
      </w:tblPr>
      <w:tblGrid>
        <w:gridCol w:w="968"/>
        <w:gridCol w:w="2024"/>
        <w:gridCol w:w="2268"/>
        <w:gridCol w:w="3877"/>
      </w:tblGrid>
      <w:tr w:rsidR="00FC2AD8" w:rsidRPr="00D10D34" w14:paraId="003A0F92"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045AC3C" w14:textId="419C19F4" w:rsidR="00FC2AD8" w:rsidRPr="00D10D34" w:rsidRDefault="00FC2AD8" w:rsidP="00D10D34">
            <w:pPr>
              <w:pStyle w:val="Tablica"/>
              <w:rPr>
                <w:b/>
              </w:rPr>
            </w:pPr>
            <w:r w:rsidRPr="00D10D34">
              <w:rPr>
                <w:b/>
              </w:rPr>
              <w:lastRenderedPageBreak/>
              <w:t>Verzija</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BED7129" w14:textId="3ACAC3BE" w:rsidR="00FC2AD8" w:rsidRPr="00D10D34" w:rsidRDefault="00FC2AD8" w:rsidP="00D10D34">
            <w:pPr>
              <w:pStyle w:val="Tablica"/>
              <w:rPr>
                <w:b/>
              </w:rPr>
            </w:pPr>
            <w:r w:rsidRPr="00D10D34">
              <w:rPr>
                <w:b/>
              </w:rPr>
              <w:t>Datum objave</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F1AF302" w14:textId="754FE064" w:rsidR="00FC2AD8" w:rsidRPr="00D10D34" w:rsidRDefault="00FC2AD8" w:rsidP="00D10D34">
            <w:pPr>
              <w:pStyle w:val="Tablica"/>
              <w:rPr>
                <w:b/>
              </w:rPr>
            </w:pPr>
            <w:r w:rsidRPr="00D10D34">
              <w:rPr>
                <w:b/>
              </w:rPr>
              <w:t>Podrška do</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E967A5" w14:textId="4F438528" w:rsidR="00FC2AD8" w:rsidRPr="00D10D34" w:rsidRDefault="00FC2AD8" w:rsidP="00D10D34">
            <w:pPr>
              <w:pStyle w:val="Tablica"/>
              <w:rPr>
                <w:b/>
              </w:rPr>
            </w:pPr>
            <w:r w:rsidRPr="00D10D34">
              <w:rPr>
                <w:b/>
              </w:rPr>
              <w:t>Opis</w:t>
            </w:r>
          </w:p>
        </w:tc>
      </w:tr>
      <w:tr w:rsidR="00126EDB" w:rsidRPr="00D10D34" w14:paraId="1CAD7738" w14:textId="77777777" w:rsidTr="00D10D34">
        <w:tc>
          <w:tcPr>
            <w:tcW w:w="9137" w:type="dxa"/>
            <w:gridSpan w:val="4"/>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tcPr>
          <w:p w14:paraId="426E4DDA" w14:textId="432E74A3" w:rsidR="00126EDB" w:rsidRPr="00D10D34" w:rsidRDefault="00126EDB" w:rsidP="00D10D34">
            <w:pPr>
              <w:pStyle w:val="Tablica"/>
              <w:rPr>
                <w:i/>
                <w:lang w:val="en-US"/>
              </w:rPr>
            </w:pPr>
            <w:r w:rsidRPr="00D10D34">
              <w:rPr>
                <w:b/>
                <w:i/>
              </w:rPr>
              <w:t>Legenda</w:t>
            </w:r>
            <w:r w:rsidRPr="00D10D34">
              <w:rPr>
                <w:i/>
              </w:rPr>
              <w:t xml:space="preserve">: </w:t>
            </w:r>
            <w:r w:rsidRPr="00D10D34">
              <w:rPr>
                <w:i/>
                <w:color w:val="FF0000"/>
                <w:lang w:val="en-US"/>
              </w:rPr>
              <w:t>■</w:t>
            </w:r>
            <w:r w:rsidRPr="00D10D34">
              <w:rPr>
                <w:i/>
                <w:lang w:val="en-US"/>
              </w:rPr>
              <w:t xml:space="preserve"> </w:t>
            </w:r>
            <w:r w:rsidRPr="00D10D34">
              <w:rPr>
                <w:i/>
              </w:rPr>
              <w:t xml:space="preserve">Neaktivno izdanje, </w:t>
            </w:r>
            <w:r w:rsidRPr="00D10D34">
              <w:rPr>
                <w:i/>
                <w:color w:val="FABF8F" w:themeColor="accent6" w:themeTint="99"/>
                <w:lang w:val="en-US"/>
              </w:rPr>
              <w:t>■</w:t>
            </w:r>
            <w:r w:rsidRPr="00D10D34">
              <w:rPr>
                <w:i/>
                <w:color w:val="FF0000"/>
                <w:lang w:val="en-US"/>
              </w:rPr>
              <w:t xml:space="preserve"> </w:t>
            </w:r>
            <w:r w:rsidRPr="00D10D34">
              <w:rPr>
                <w:i/>
              </w:rPr>
              <w:t xml:space="preserve">Stabilno izdanje s doradama sigurnosnih propusta, </w:t>
            </w:r>
            <w:r w:rsidRPr="00D10D34">
              <w:rPr>
                <w:i/>
                <w:color w:val="008000"/>
                <w:lang w:val="en-US"/>
              </w:rPr>
              <w:t>■</w:t>
            </w:r>
            <w:r w:rsidRPr="00D10D34">
              <w:rPr>
                <w:i/>
                <w:color w:val="FF0000"/>
                <w:lang w:val="en-US"/>
              </w:rPr>
              <w:t xml:space="preserve"> </w:t>
            </w:r>
            <w:r w:rsidRPr="00D10D34">
              <w:rPr>
                <w:i/>
              </w:rPr>
              <w:t xml:space="preserve">stabilno izdanje s doradama bugova i sigurnosnih propusta, </w:t>
            </w:r>
            <w:r w:rsidRPr="00D10D34">
              <w:rPr>
                <w:i/>
                <w:color w:val="0000FF"/>
                <w:lang w:val="en-US"/>
              </w:rPr>
              <w:t>■</w:t>
            </w:r>
            <w:r w:rsidRPr="00D10D34">
              <w:rPr>
                <w:i/>
                <w:color w:val="FF0000"/>
                <w:lang w:val="en-US"/>
              </w:rPr>
              <w:t xml:space="preserve"> </w:t>
            </w:r>
            <w:r w:rsidRPr="00D10D34">
              <w:rPr>
                <w:i/>
              </w:rPr>
              <w:t>planirano (buduće izdanje)</w:t>
            </w:r>
          </w:p>
        </w:tc>
      </w:tr>
      <w:tr w:rsidR="00FC2AD8" w:rsidRPr="00FC2AD8" w14:paraId="2C61AA36"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E73F35C" w14:textId="387FA339" w:rsidR="00FC2AD8" w:rsidRPr="00FC2AD8" w:rsidRDefault="00FC2AD8" w:rsidP="00D10D34">
            <w:pPr>
              <w:pStyle w:val="Tablica"/>
            </w:pPr>
            <w:r w:rsidRPr="00FC2AD8">
              <w:t>1.0</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14BE76A" w14:textId="43DBADC3" w:rsidR="00FC2AD8" w:rsidRPr="00FC2AD8" w:rsidRDefault="00FC2AD8" w:rsidP="00D10D34">
            <w:pPr>
              <w:pStyle w:val="Tablica"/>
            </w:pPr>
            <w:r>
              <w:t xml:space="preserve">8. lipnja </w:t>
            </w:r>
            <w:r w:rsidRPr="00FC2AD8">
              <w:t>1995</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F9B14F" w14:textId="7C3EA5A2" w:rsidR="00FC2AD8" w:rsidRPr="0008236A" w:rsidRDefault="0008236A" w:rsidP="00D10D34">
            <w:pPr>
              <w:pStyle w:val="Tablica"/>
              <w:rPr>
                <w:i/>
              </w:rPr>
            </w:pPr>
            <w:r>
              <w:rPr>
                <w:i/>
              </w:rPr>
              <w:t>Nema podataka</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11421CD" w14:textId="08292D85" w:rsidR="00FC2AD8" w:rsidRPr="00FC2AD8" w:rsidRDefault="00126EDB" w:rsidP="00D10D34">
            <w:pPr>
              <w:pStyle w:val="Tablica"/>
            </w:pPr>
            <w:r>
              <w:t xml:space="preserve">Prvi puta korišten naziv PHP – službeni naziv: </w:t>
            </w:r>
            <w:r w:rsidR="00FC2AD8" w:rsidRPr="00FC2AD8">
              <w:t>"Personal Home Page Tools (PHP Tools)"</w:t>
            </w:r>
            <w:r w:rsidRPr="00FC2AD8">
              <w:t xml:space="preserve"> </w:t>
            </w:r>
          </w:p>
        </w:tc>
      </w:tr>
      <w:tr w:rsidR="00FC2AD8" w:rsidRPr="00FC2AD8" w14:paraId="65F5E43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9CBB375" w14:textId="794DE234" w:rsidR="00FC2AD8" w:rsidRPr="00FC2AD8" w:rsidRDefault="00FC2AD8" w:rsidP="00D10D34">
            <w:pPr>
              <w:pStyle w:val="Tablica"/>
            </w:pPr>
            <w:r w:rsidRPr="00FC2AD8">
              <w:t>2.0</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6B0612D" w14:textId="2165BF7C" w:rsidR="00FC2AD8" w:rsidRPr="00FC2AD8" w:rsidRDefault="00FC2AD8" w:rsidP="00D10D34">
            <w:pPr>
              <w:pStyle w:val="Tablica"/>
            </w:pPr>
            <w:r>
              <w:t xml:space="preserve">1. studenoga </w:t>
            </w:r>
            <w:r w:rsidRPr="00FC2AD8">
              <w:t>1997</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78CD4BD" w14:textId="0B1C7053" w:rsidR="00FC2AD8" w:rsidRPr="00FC2AD8" w:rsidRDefault="0008236A" w:rsidP="00D10D34">
            <w:pPr>
              <w:pStyle w:val="Tablica"/>
            </w:pPr>
            <w:r>
              <w:rPr>
                <w:i/>
              </w:rPr>
              <w:t>Nema podataka</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0CA24E4" w14:textId="1899FEF6" w:rsidR="00FC2AD8" w:rsidRPr="00FC2AD8" w:rsidRDefault="00126EDB" w:rsidP="00D10D34">
            <w:pPr>
              <w:pStyle w:val="Tablica"/>
            </w:pPr>
            <w:r>
              <w:t>Službeni naziv</w:t>
            </w:r>
            <w:r w:rsidR="00FC2AD8" w:rsidRPr="00FC2AD8">
              <w:t xml:space="preserve"> "PHP/FI 2.0". </w:t>
            </w:r>
            <w:r>
              <w:t>Prva verzija samostalnog programskog jezika u punom smislu, s funkcionalnostima od kojih su neke zadržane do danas</w:t>
            </w:r>
          </w:p>
        </w:tc>
      </w:tr>
      <w:tr w:rsidR="00FC2AD8" w:rsidRPr="00FC2AD8" w14:paraId="2C855BD4"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5410453" w14:textId="3BEBDAD4" w:rsidR="00FC2AD8" w:rsidRPr="00FC2AD8" w:rsidRDefault="00FC2AD8" w:rsidP="00D10D34">
            <w:pPr>
              <w:pStyle w:val="Tablica"/>
            </w:pPr>
            <w:r w:rsidRPr="00FC2AD8">
              <w:t>3.0</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A4FAA23" w14:textId="402FD0D1" w:rsidR="00FC2AD8" w:rsidRPr="00FC2AD8" w:rsidRDefault="00FC2AD8" w:rsidP="00D10D34">
            <w:pPr>
              <w:pStyle w:val="Tablica"/>
            </w:pPr>
            <w:r>
              <w:t xml:space="preserve">6. lipnja </w:t>
            </w:r>
            <w:r w:rsidRPr="00FC2AD8">
              <w:t>1998</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D3ECD37" w14:textId="12383684" w:rsidR="00FC2AD8" w:rsidRPr="00FC2AD8" w:rsidRDefault="00FC2AD8" w:rsidP="00D10D34">
            <w:pPr>
              <w:pStyle w:val="Tablica"/>
            </w:pPr>
            <w:r w:rsidRPr="00FC2AD8">
              <w:t>20</w:t>
            </w:r>
            <w:r w:rsidR="0008236A">
              <w:t>. listopada 2000.</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D53A248" w14:textId="453B927E" w:rsidR="00FC2AD8" w:rsidRPr="00FC2AD8" w:rsidRDefault="00126EDB" w:rsidP="00D10D34">
            <w:pPr>
              <w:pStyle w:val="Tablica"/>
            </w:pPr>
            <w:r>
              <w:t xml:space="preserve">Proširenje razvojnog tima - </w:t>
            </w:r>
            <w:r w:rsidR="00FC2AD8" w:rsidRPr="00FC2AD8">
              <w:t xml:space="preserve">Zeev Suraski </w:t>
            </w:r>
            <w:r>
              <w:t>i</w:t>
            </w:r>
            <w:r w:rsidR="00FC2AD8" w:rsidRPr="00FC2AD8">
              <w:t xml:space="preserve"> Andi Gutmans </w:t>
            </w:r>
            <w:r>
              <w:t>dorađuju temelje nove verzije</w:t>
            </w:r>
          </w:p>
        </w:tc>
      </w:tr>
      <w:tr w:rsidR="00FC2AD8" w:rsidRPr="00FC2AD8" w14:paraId="09A3B0D2"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320AC49" w14:textId="6236CD42" w:rsidR="00FC2AD8" w:rsidRPr="00FC2AD8" w:rsidRDefault="00FC2AD8" w:rsidP="00D10D34">
            <w:pPr>
              <w:pStyle w:val="Tablica"/>
            </w:pPr>
            <w:r w:rsidRPr="00FC2AD8">
              <w:t>4.0</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7E1EF2" w14:textId="0930BA9A" w:rsidR="00FC2AD8" w:rsidRPr="00FC2AD8" w:rsidRDefault="00FC2AD8" w:rsidP="00D10D34">
            <w:pPr>
              <w:pStyle w:val="Tablica"/>
            </w:pPr>
            <w:r>
              <w:t xml:space="preserve">22. svibnja </w:t>
            </w:r>
            <w:r w:rsidRPr="00FC2AD8">
              <w:t>2000</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C760D1E" w14:textId="3807EC26" w:rsidR="00FC2AD8" w:rsidRPr="00FC2AD8" w:rsidRDefault="0008236A" w:rsidP="00D10D34">
            <w:pPr>
              <w:pStyle w:val="Tablica"/>
            </w:pPr>
            <w:r>
              <w:t>23. lipnja 2001.</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7E224A0" w14:textId="52E26DC4" w:rsidR="00FC2AD8" w:rsidRPr="00FC2AD8" w:rsidRDefault="00126EDB" w:rsidP="00D10D34">
            <w:pPr>
              <w:pStyle w:val="Tablica"/>
            </w:pPr>
            <w:r>
              <w:t xml:space="preserve">Dodan je sustav obrade i izvođenja – tzv. </w:t>
            </w:r>
            <w:r w:rsidR="00FC2AD8" w:rsidRPr="00FC2AD8">
              <w:t>Zend engine</w:t>
            </w:r>
          </w:p>
        </w:tc>
      </w:tr>
      <w:tr w:rsidR="00FC2AD8" w:rsidRPr="00FC2AD8" w14:paraId="6354BD88"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C31F96" w14:textId="6B6D3970" w:rsidR="00FC2AD8" w:rsidRPr="00FC2AD8" w:rsidRDefault="00FC2AD8" w:rsidP="00D10D34">
            <w:pPr>
              <w:pStyle w:val="Tablica"/>
            </w:pPr>
            <w:r w:rsidRPr="00FC2AD8">
              <w:t>4.1</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39F9948" w14:textId="0BDE4A50" w:rsidR="00FC2AD8" w:rsidRPr="00FC2AD8" w:rsidRDefault="00FC2AD8" w:rsidP="00D10D34">
            <w:pPr>
              <w:pStyle w:val="Tablica"/>
            </w:pPr>
            <w:r w:rsidRPr="00FC2AD8">
              <w:t>10</w:t>
            </w:r>
            <w:r>
              <w:t>. prosinca</w:t>
            </w:r>
            <w:r w:rsidRPr="00FC2AD8">
              <w:t xml:space="preserve"> 2001</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CC82630" w14:textId="50280347" w:rsidR="00FC2AD8" w:rsidRPr="00FC2AD8" w:rsidRDefault="00FB1E9B" w:rsidP="00D10D34">
            <w:pPr>
              <w:pStyle w:val="Tablica"/>
            </w:pPr>
            <w:r>
              <w:t>12. ožujka 2002.</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56DE0C6" w14:textId="522C7E5C" w:rsidR="00FC2AD8" w:rsidRPr="00FC2AD8" w:rsidRDefault="00126EDB" w:rsidP="00D10D34">
            <w:pPr>
              <w:pStyle w:val="Tablica"/>
            </w:pPr>
            <w:r>
              <w:t>Uvedene su superglobalne varijable</w:t>
            </w:r>
          </w:p>
        </w:tc>
      </w:tr>
      <w:tr w:rsidR="00FC2AD8" w:rsidRPr="00FC2AD8" w14:paraId="7E17DF7E"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4F7EDB0" w14:textId="58415D12" w:rsidR="00FC2AD8" w:rsidRPr="00FC2AD8" w:rsidRDefault="00FC2AD8" w:rsidP="00D10D34">
            <w:pPr>
              <w:pStyle w:val="Tablica"/>
            </w:pPr>
            <w:r w:rsidRPr="00FC2AD8">
              <w:t>4.2</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6664643" w14:textId="23A3417A" w:rsidR="00FC2AD8" w:rsidRPr="00FC2AD8" w:rsidRDefault="00FC2AD8" w:rsidP="00D10D34">
            <w:pPr>
              <w:pStyle w:val="Tablica"/>
            </w:pPr>
            <w:r w:rsidRPr="00FC2AD8">
              <w:t>22</w:t>
            </w:r>
            <w:r>
              <w:t>.</w:t>
            </w:r>
            <w:r w:rsidRPr="00FC2AD8">
              <w:t xml:space="preserve"> </w:t>
            </w:r>
            <w:r>
              <w:t>travnja</w:t>
            </w:r>
            <w:r w:rsidRPr="00FC2AD8">
              <w:t xml:space="preserve"> 2002</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CA26390" w14:textId="34D34369" w:rsidR="00FC2AD8" w:rsidRPr="00FC2AD8" w:rsidRDefault="00FB1E9B" w:rsidP="00D10D34">
            <w:pPr>
              <w:pStyle w:val="Tablica"/>
            </w:pPr>
            <w:r>
              <w:t xml:space="preserve">6. rujna </w:t>
            </w:r>
            <w:r w:rsidR="00FC2AD8" w:rsidRPr="00FC2AD8">
              <w:t>2002</w:t>
            </w:r>
            <w:r>
              <w:t>.</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CD26275" w14:textId="24D0E26B" w:rsidR="00FC2AD8" w:rsidRPr="00FC2AD8" w:rsidRDefault="00126EDB" w:rsidP="00D10D34">
            <w:pPr>
              <w:pStyle w:val="Tablica"/>
            </w:pPr>
            <w:r>
              <w:t>Sigurnosna poboljšanja</w:t>
            </w:r>
          </w:p>
        </w:tc>
      </w:tr>
      <w:tr w:rsidR="00FC2AD8" w:rsidRPr="00FC2AD8" w14:paraId="22794D9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4E5DF6E" w14:textId="5E9C5E38" w:rsidR="00FC2AD8" w:rsidRPr="00FC2AD8" w:rsidRDefault="00FC2AD8" w:rsidP="00D10D34">
            <w:pPr>
              <w:pStyle w:val="Tablica"/>
            </w:pPr>
            <w:r w:rsidRPr="00FC2AD8">
              <w:t>4.3</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1B96623" w14:textId="2F4F8034" w:rsidR="00FC2AD8" w:rsidRPr="00FC2AD8" w:rsidRDefault="00FC2AD8" w:rsidP="00D10D34">
            <w:pPr>
              <w:pStyle w:val="Tablica"/>
            </w:pPr>
            <w:r w:rsidRPr="00FC2AD8">
              <w:t>27</w:t>
            </w:r>
            <w:r>
              <w:t xml:space="preserve">. prosinca </w:t>
            </w:r>
            <w:r w:rsidRPr="00FC2AD8">
              <w:t>2002</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0902B33" w14:textId="11CF8B58" w:rsidR="00FC2AD8" w:rsidRPr="00FC2AD8" w:rsidRDefault="00FC2AD8" w:rsidP="00D10D34">
            <w:pPr>
              <w:pStyle w:val="Tablica"/>
            </w:pPr>
            <w:r w:rsidRPr="00FC2AD8">
              <w:t>31</w:t>
            </w:r>
            <w:r w:rsidR="00FB1E9B">
              <w:t>. ožujka 2005.</w:t>
            </w:r>
            <w:r w:rsidR="00FB1E9B" w:rsidRPr="00FC2AD8">
              <w:t xml:space="preserve">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5D61F3E" w14:textId="7559657C" w:rsidR="00FC2AD8" w:rsidRPr="00FC2AD8" w:rsidRDefault="00126EDB" w:rsidP="00D10D34">
            <w:pPr>
              <w:pStyle w:val="Tablica"/>
            </w:pPr>
            <w:r>
              <w:t>Uvedeno je konzolno sučelje CLI</w:t>
            </w:r>
          </w:p>
        </w:tc>
      </w:tr>
      <w:tr w:rsidR="00FC2AD8" w:rsidRPr="00FC2AD8" w14:paraId="04750A5E"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2A258F2" w14:textId="2FD76CA7" w:rsidR="00FC2AD8" w:rsidRPr="00FC2AD8" w:rsidRDefault="00FC2AD8" w:rsidP="00D10D34">
            <w:pPr>
              <w:pStyle w:val="Tablica"/>
            </w:pPr>
            <w:r w:rsidRPr="00FC2AD8">
              <w:t>4.4</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93B1381" w14:textId="1D2133B2" w:rsidR="00FC2AD8" w:rsidRPr="00FC2AD8" w:rsidRDefault="00FC2AD8" w:rsidP="00D10D34">
            <w:pPr>
              <w:pStyle w:val="Tablica"/>
            </w:pPr>
            <w:r w:rsidRPr="00FC2AD8">
              <w:t>11</w:t>
            </w:r>
            <w:r>
              <w:t>.</w:t>
            </w:r>
            <w:r w:rsidRPr="00FC2AD8">
              <w:t xml:space="preserve"> </w:t>
            </w:r>
            <w:r>
              <w:t xml:space="preserve">srpnja </w:t>
            </w:r>
            <w:r w:rsidRPr="00FC2AD8">
              <w:t>2005</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A6822A9" w14:textId="11921061" w:rsidR="00FC2AD8" w:rsidRPr="00FC2AD8" w:rsidRDefault="00FC2AD8" w:rsidP="00D10D34">
            <w:pPr>
              <w:pStyle w:val="Tablica"/>
            </w:pPr>
            <w:r w:rsidRPr="00FC2AD8">
              <w:t>7</w:t>
            </w:r>
            <w:r w:rsidR="00FB1E9B">
              <w:t>. kolovoza 2008.</w:t>
            </w:r>
            <w:r w:rsidR="00FB1E9B" w:rsidRPr="00FC2AD8">
              <w:t xml:space="preserve">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806B5B1" w14:textId="6A6182C1" w:rsidR="00FC2AD8" w:rsidRPr="00FC2AD8" w:rsidRDefault="00126EDB" w:rsidP="00D10D34">
            <w:pPr>
              <w:pStyle w:val="Tablica"/>
            </w:pPr>
            <w:r>
              <w:t>Ispravljen je problem u radu s memorijom</w:t>
            </w:r>
          </w:p>
        </w:tc>
      </w:tr>
      <w:tr w:rsidR="00FC2AD8" w:rsidRPr="00FC2AD8" w14:paraId="332A9FC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91B5B11" w14:textId="76700221" w:rsidR="00FC2AD8" w:rsidRPr="00FC2AD8" w:rsidRDefault="00FC2AD8" w:rsidP="00D10D34">
            <w:pPr>
              <w:pStyle w:val="Tablica"/>
            </w:pPr>
            <w:r w:rsidRPr="00FC2AD8">
              <w:t>5.0</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9816761" w14:textId="25CF5CCB" w:rsidR="00FC2AD8" w:rsidRPr="00FC2AD8" w:rsidRDefault="00FC2AD8" w:rsidP="00D10D34">
            <w:pPr>
              <w:pStyle w:val="Tablica"/>
            </w:pPr>
            <w:r>
              <w:t xml:space="preserve">13. srpnja </w:t>
            </w:r>
            <w:r w:rsidRPr="00FC2AD8">
              <w:t>2004</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467C3AB" w14:textId="2948F800" w:rsidR="00FC2AD8" w:rsidRPr="00FC2AD8" w:rsidRDefault="00FC2AD8" w:rsidP="00D10D34">
            <w:pPr>
              <w:pStyle w:val="Tablica"/>
            </w:pPr>
            <w:r w:rsidRPr="00FC2AD8">
              <w:t>5</w:t>
            </w:r>
            <w:r w:rsidR="00FB1E9B">
              <w:t>. rujna</w:t>
            </w:r>
            <w:r w:rsidRPr="00FC2AD8">
              <w:t xml:space="preserve"> </w:t>
            </w:r>
            <w:r w:rsidR="00FB1E9B">
              <w:t>2005.</w:t>
            </w:r>
            <w:r w:rsidR="00FB1E9B" w:rsidRPr="00FC2AD8">
              <w:t xml:space="preserve">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BCA18EB" w14:textId="2B375906" w:rsidR="00FC2AD8" w:rsidRPr="00FC2AD8" w:rsidRDefault="00126EDB" w:rsidP="00D10D34">
            <w:pPr>
              <w:pStyle w:val="Tablica"/>
            </w:pPr>
            <w:r>
              <w:t xml:space="preserve">Uveden je sustav </w:t>
            </w:r>
            <w:r w:rsidR="00FC2AD8" w:rsidRPr="00FC2AD8">
              <w:t xml:space="preserve">Zend Engine </w:t>
            </w:r>
            <w:r>
              <w:t>2 s novim objektnim modelom</w:t>
            </w:r>
          </w:p>
        </w:tc>
      </w:tr>
      <w:tr w:rsidR="00FC2AD8" w:rsidRPr="00FC2AD8" w14:paraId="3B895CBD"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54055CF" w14:textId="420EA66C" w:rsidR="00FC2AD8" w:rsidRPr="00FC2AD8" w:rsidRDefault="00FC2AD8" w:rsidP="00D10D34">
            <w:pPr>
              <w:pStyle w:val="Tablica"/>
            </w:pPr>
            <w:r w:rsidRPr="00FC2AD8">
              <w:t>5.1</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028A8BD" w14:textId="797642FC" w:rsidR="00FC2AD8" w:rsidRPr="00FC2AD8" w:rsidRDefault="00FC2AD8" w:rsidP="00D10D34">
            <w:pPr>
              <w:pStyle w:val="Tablica"/>
            </w:pPr>
            <w:r w:rsidRPr="00FC2AD8">
              <w:t>24</w:t>
            </w:r>
            <w:r>
              <w:t>. studenoga</w:t>
            </w:r>
            <w:r w:rsidRPr="00FC2AD8">
              <w:t xml:space="preserve"> 2005</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2DE1987" w14:textId="17805C2A" w:rsidR="00FC2AD8" w:rsidRPr="00FC2AD8" w:rsidRDefault="00FC2AD8" w:rsidP="00D10D34">
            <w:pPr>
              <w:pStyle w:val="Tablica"/>
            </w:pPr>
            <w:r w:rsidRPr="00FC2AD8">
              <w:t>24</w:t>
            </w:r>
            <w:r w:rsidR="00FB1E9B">
              <w:t xml:space="preserve">. kolovoza </w:t>
            </w:r>
            <w:r w:rsidRPr="00FC2AD8">
              <w:t>200</w:t>
            </w:r>
            <w:r w:rsidR="00FB1E9B">
              <w:t>6.</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D8612BB" w14:textId="098C1908" w:rsidR="00FC2AD8" w:rsidRPr="00FC2AD8" w:rsidRDefault="00AB74B5" w:rsidP="00D10D34">
            <w:pPr>
              <w:pStyle w:val="Tablica"/>
            </w:pPr>
            <w:r>
              <w:t>Performansna poboljšanja, uvođenje PHP Data Objekata</w:t>
            </w:r>
            <w:r w:rsidR="00FC2AD8" w:rsidRPr="00FC2AD8">
              <w:t xml:space="preserve"> (PDO)</w:t>
            </w:r>
            <w:r>
              <w:t xml:space="preserve"> kao konzistentnog sučelja za rad s bazama podataka</w:t>
            </w:r>
            <w:r w:rsidRPr="00FC2AD8">
              <w:t xml:space="preserve"> </w:t>
            </w:r>
          </w:p>
        </w:tc>
      </w:tr>
      <w:tr w:rsidR="00FC2AD8" w:rsidRPr="00FC2AD8" w14:paraId="4D3515DF"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FB7901C" w14:textId="47134F95" w:rsidR="00FC2AD8" w:rsidRPr="00FC2AD8" w:rsidRDefault="00FC2AD8" w:rsidP="00D10D34">
            <w:pPr>
              <w:pStyle w:val="Tablica"/>
            </w:pPr>
            <w:r w:rsidRPr="00FC2AD8">
              <w:t>5.2</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02046A8" w14:textId="38870318" w:rsidR="00FC2AD8" w:rsidRPr="00FC2AD8" w:rsidRDefault="00FC2AD8" w:rsidP="00D10D34">
            <w:pPr>
              <w:pStyle w:val="Tablica"/>
            </w:pPr>
            <w:r>
              <w:t>2. studenoga</w:t>
            </w:r>
            <w:r w:rsidRPr="00FC2AD8">
              <w:t xml:space="preserve"> 2006</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143759E" w14:textId="0CE852B5" w:rsidR="00FC2AD8" w:rsidRPr="00FC2AD8" w:rsidRDefault="00FC2AD8" w:rsidP="00D10D34">
            <w:pPr>
              <w:pStyle w:val="Tablica"/>
            </w:pPr>
            <w:r w:rsidRPr="00FC2AD8">
              <w:t>6</w:t>
            </w:r>
            <w:r w:rsidR="00FB1E9B">
              <w:t>. siječnja 2011.</w:t>
            </w:r>
            <w:r w:rsidR="00FB1E9B" w:rsidRPr="00FC2AD8">
              <w:t xml:space="preserve">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4041F64" w14:textId="7640A389" w:rsidR="00FC2AD8" w:rsidRPr="00FC2AD8" w:rsidRDefault="00AB74B5" w:rsidP="00D10D34">
            <w:pPr>
              <w:pStyle w:val="Tablica"/>
            </w:pPr>
            <w:r>
              <w:t>Nativna podrška za JSON</w:t>
            </w:r>
          </w:p>
        </w:tc>
      </w:tr>
      <w:tr w:rsidR="00FC2AD8" w:rsidRPr="00FC2AD8" w14:paraId="6AA655ED"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894DDFD" w14:textId="4AE0D282" w:rsidR="00FC2AD8" w:rsidRPr="00FC2AD8" w:rsidRDefault="00FC2AD8" w:rsidP="00D10D34">
            <w:pPr>
              <w:pStyle w:val="Tablica"/>
            </w:pPr>
            <w:r w:rsidRPr="00FC2AD8">
              <w:t>5.3</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214DB72" w14:textId="1974E1CB" w:rsidR="00FC2AD8" w:rsidRPr="00FC2AD8" w:rsidRDefault="00FC2AD8" w:rsidP="00D10D34">
            <w:pPr>
              <w:pStyle w:val="Tablica"/>
            </w:pPr>
            <w:r w:rsidRPr="00FC2AD8">
              <w:t>30</w:t>
            </w:r>
            <w:r>
              <w:t>.</w:t>
            </w:r>
            <w:r w:rsidRPr="00FC2AD8">
              <w:t xml:space="preserve"> </w:t>
            </w:r>
            <w:r>
              <w:t>lipnja</w:t>
            </w:r>
            <w:r w:rsidRPr="00FC2AD8">
              <w:t xml:space="preserve"> 2009</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5338886" w14:textId="12484F3E" w:rsidR="00FC2AD8" w:rsidRPr="00FC2AD8" w:rsidRDefault="00FC2AD8" w:rsidP="00D10D34">
            <w:pPr>
              <w:pStyle w:val="Tablica"/>
            </w:pPr>
            <w:r w:rsidRPr="00FC2AD8">
              <w:t>14</w:t>
            </w:r>
            <w:r w:rsidR="00FB1E9B">
              <w:t>. kolovoza 2014.</w:t>
            </w:r>
            <w:r w:rsidR="00FB1E9B" w:rsidRPr="00FC2AD8">
              <w:t xml:space="preserve">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5092392" w14:textId="0627F08F" w:rsidR="00FC2AD8" w:rsidRPr="00FC2AD8" w:rsidRDefault="00AB74B5" w:rsidP="00D10D34">
            <w:pPr>
              <w:pStyle w:val="Tablica"/>
            </w:pPr>
            <w:r>
              <w:t xml:space="preserve">Podrška za </w:t>
            </w:r>
            <w:r>
              <w:rPr>
                <w:i/>
              </w:rPr>
              <w:t xml:space="preserve">namespace </w:t>
            </w:r>
            <w:r>
              <w:t xml:space="preserve">kasno statičko povezivanje (eng. </w:t>
            </w:r>
            <w:r>
              <w:rPr>
                <w:i/>
              </w:rPr>
              <w:t xml:space="preserve"> late static binding</w:t>
            </w:r>
            <w:r w:rsidRPr="00AB74B5">
              <w:t>)</w:t>
            </w:r>
            <w:r>
              <w:t>, anonimne funkcije, PHP arhive i druge dorade.</w:t>
            </w:r>
          </w:p>
        </w:tc>
      </w:tr>
      <w:tr w:rsidR="00FC2AD8" w:rsidRPr="00FC2AD8" w14:paraId="60032234"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A3B66A7" w14:textId="2DF894BA" w:rsidR="00FC2AD8" w:rsidRPr="00FC2AD8" w:rsidRDefault="00FC2AD8" w:rsidP="00D10D34">
            <w:pPr>
              <w:pStyle w:val="Tablica"/>
            </w:pPr>
            <w:r w:rsidRPr="00FC2AD8">
              <w:lastRenderedPageBreak/>
              <w:t>5.4</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3DDCA52" w14:textId="27ED8CAE" w:rsidR="00FC2AD8" w:rsidRPr="00FC2AD8" w:rsidRDefault="00FC2AD8" w:rsidP="00D10D34">
            <w:pPr>
              <w:pStyle w:val="Tablica"/>
            </w:pPr>
            <w:r w:rsidRPr="00FC2AD8">
              <w:t>1</w:t>
            </w:r>
            <w:r>
              <w:t>.</w:t>
            </w:r>
            <w:r w:rsidRPr="00FC2AD8">
              <w:t xml:space="preserve"> </w:t>
            </w:r>
            <w:r>
              <w:t>ožujka</w:t>
            </w:r>
            <w:r w:rsidRPr="00FC2AD8">
              <w:t xml:space="preserve"> 2012</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EA7615E" w14:textId="5C003943" w:rsidR="00FC2AD8" w:rsidRPr="00FC2AD8" w:rsidRDefault="00FC2AD8" w:rsidP="00D10D34">
            <w:pPr>
              <w:pStyle w:val="Tablica"/>
            </w:pPr>
            <w:r w:rsidRPr="00FC2AD8">
              <w:t>3</w:t>
            </w:r>
            <w:r w:rsidR="00FB1E9B">
              <w:t>. rujna 2015.</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64F01C1" w14:textId="334F3326" w:rsidR="00FC2AD8" w:rsidRPr="00FC2AD8" w:rsidRDefault="00AB74B5" w:rsidP="00D10D34">
            <w:pPr>
              <w:pStyle w:val="Tablica"/>
            </w:pPr>
            <w:r>
              <w:t xml:space="preserve">Podrška za </w:t>
            </w:r>
            <w:r>
              <w:rPr>
                <w:i/>
              </w:rPr>
              <w:t xml:space="preserve">trait </w:t>
            </w:r>
            <w:r>
              <w:t>mehanizam, sintaksne dorade, ugrađeni web poslužitelj, performansna poboljšanja.</w:t>
            </w:r>
          </w:p>
        </w:tc>
      </w:tr>
      <w:tr w:rsidR="00FC2AD8" w:rsidRPr="00FC2AD8" w14:paraId="5E0E4DB8"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343FD9A" w14:textId="346E72B2" w:rsidR="00FC2AD8" w:rsidRPr="00FC2AD8" w:rsidRDefault="00FC2AD8" w:rsidP="00D10D34">
            <w:pPr>
              <w:pStyle w:val="Tablica"/>
            </w:pPr>
            <w:r w:rsidRPr="00FC2AD8">
              <w:t>5.5</w:t>
            </w:r>
            <w:r w:rsidR="00126EDB">
              <w:t xml:space="preserve"> </w:t>
            </w:r>
            <w:r w:rsidR="00126EDB" w:rsidRPr="00126EDB">
              <w:rPr>
                <w:color w:val="FF0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264FF8C" w14:textId="04655259" w:rsidR="00FC2AD8" w:rsidRPr="00FC2AD8" w:rsidRDefault="00FC2AD8" w:rsidP="00D10D34">
            <w:pPr>
              <w:pStyle w:val="Tablica"/>
            </w:pPr>
            <w:r w:rsidRPr="00FC2AD8">
              <w:t>20</w:t>
            </w:r>
            <w:r>
              <w:t>. lipnja</w:t>
            </w:r>
            <w:r w:rsidRPr="00FC2AD8">
              <w:t xml:space="preserve"> 2013</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7AC686A" w14:textId="4CBFF0D6" w:rsidR="00FC2AD8" w:rsidRPr="00FC2AD8" w:rsidRDefault="00FC2AD8" w:rsidP="00D10D34">
            <w:pPr>
              <w:pStyle w:val="Tablica"/>
            </w:pPr>
            <w:r w:rsidRPr="00FC2AD8">
              <w:t>21</w:t>
            </w:r>
            <w:r w:rsidR="00FB1E9B">
              <w:t>.</w:t>
            </w:r>
            <w:r w:rsidRPr="00FC2AD8">
              <w:t xml:space="preserve"> </w:t>
            </w:r>
            <w:r w:rsidR="00FB1E9B">
              <w:t>srpnja 2016.</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C2E7A15" w14:textId="149D291B" w:rsidR="00FC2AD8" w:rsidRPr="00FC2AD8" w:rsidRDefault="00AB74B5" w:rsidP="00D10D34">
            <w:pPr>
              <w:pStyle w:val="Tablica"/>
            </w:pPr>
            <w:r>
              <w:t>Uvedeni su generatori, poboljšano je upravljanje iznimkama</w:t>
            </w:r>
          </w:p>
        </w:tc>
      </w:tr>
      <w:tr w:rsidR="00FC2AD8" w:rsidRPr="00FC2AD8" w14:paraId="28086FDA"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5C880BB" w14:textId="68C5A2A7" w:rsidR="00FC2AD8" w:rsidRPr="00FC2AD8" w:rsidRDefault="00FC2AD8" w:rsidP="00D10D34">
            <w:pPr>
              <w:pStyle w:val="Tablica"/>
            </w:pPr>
            <w:r w:rsidRPr="00FC2AD8">
              <w:t>5.6</w:t>
            </w:r>
            <w:r w:rsidR="00126EDB">
              <w:t xml:space="preserve"> </w:t>
            </w:r>
            <w:r w:rsidR="00126EDB" w:rsidRPr="00126EDB">
              <w:rPr>
                <w:color w:val="FABF8F" w:themeColor="accent6" w:themeTint="99"/>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7FF6D8F" w14:textId="3AA738AC" w:rsidR="00FC2AD8" w:rsidRPr="00FC2AD8" w:rsidRDefault="00FC2AD8" w:rsidP="00D10D34">
            <w:pPr>
              <w:pStyle w:val="Tablica"/>
            </w:pPr>
            <w:r w:rsidRPr="00FC2AD8">
              <w:t>28</w:t>
            </w:r>
            <w:r>
              <w:t>.</w:t>
            </w:r>
            <w:r w:rsidRPr="00FC2AD8">
              <w:t xml:space="preserve"> </w:t>
            </w:r>
            <w:r>
              <w:t xml:space="preserve">kolovoza </w:t>
            </w:r>
            <w:r w:rsidRPr="00FC2AD8">
              <w:t>2014</w:t>
            </w:r>
            <w:r>
              <w:t>.</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D1AE8CD" w14:textId="5757FB43" w:rsidR="00FC2AD8" w:rsidRPr="00FC2AD8" w:rsidRDefault="00FC2AD8" w:rsidP="00D10D34">
            <w:pPr>
              <w:pStyle w:val="Tablica"/>
            </w:pPr>
            <w:r w:rsidRPr="00FC2AD8">
              <w:t>31</w:t>
            </w:r>
            <w:r w:rsidR="00FB1E9B">
              <w:t>. prosinca 2018.</w:t>
            </w:r>
            <w:r w:rsidR="00FB1E9B" w:rsidRPr="00FC2AD8">
              <w:t xml:space="preserve">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C620938" w14:textId="1B6FFEA6" w:rsidR="00FC2AD8" w:rsidRPr="00FC2AD8" w:rsidRDefault="00AB74B5" w:rsidP="00D10D34">
            <w:pPr>
              <w:pStyle w:val="Tablica"/>
            </w:pPr>
            <w:r>
              <w:t>Poboljšane konstante, funkcije s neograničenim brojem argumenata, operator potenciranja, novi razvojni alati i druge dorade.</w:t>
            </w:r>
          </w:p>
        </w:tc>
      </w:tr>
      <w:tr w:rsidR="00FC2AD8" w:rsidRPr="00FC2AD8" w14:paraId="4F767DA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6B7D51C" w14:textId="77777777" w:rsidR="00FC2AD8" w:rsidRPr="00FC2AD8" w:rsidRDefault="00FC2AD8" w:rsidP="00D10D34">
            <w:pPr>
              <w:pStyle w:val="Tablica"/>
            </w:pPr>
            <w:r w:rsidRPr="00FC2AD8">
              <w:t>6.x</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57787FC" w14:textId="33757B88" w:rsidR="00FC2AD8" w:rsidRPr="00FC2AD8" w:rsidRDefault="00FC2AD8" w:rsidP="00D10D34">
            <w:pPr>
              <w:pStyle w:val="Tablica"/>
              <w:rPr>
                <w:i/>
                <w:color w:val="2C2C2C"/>
              </w:rPr>
            </w:pPr>
            <w:r>
              <w:rPr>
                <w:i/>
                <w:color w:val="2C2C2C"/>
              </w:rPr>
              <w:t>Nije objavljeno</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5A8AF34" w14:textId="654F0F22" w:rsidR="00FC2AD8" w:rsidRPr="00FC2AD8" w:rsidRDefault="00FC2AD8" w:rsidP="00D10D34">
            <w:pPr>
              <w:pStyle w:val="Tablica"/>
              <w:rPr>
                <w:color w:val="2C2C2C"/>
              </w:rPr>
            </w:pP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35643DD" w14:textId="16DD5403" w:rsidR="00FC2AD8" w:rsidRPr="00FC2AD8" w:rsidRDefault="00AB74B5" w:rsidP="00D10D34">
            <w:pPr>
              <w:pStyle w:val="Tablica"/>
            </w:pPr>
            <w:r>
              <w:t xml:space="preserve">Napuštena verzija koja je trebala uvesti podršku za </w:t>
            </w:r>
            <w:r w:rsidRPr="00AB74B5">
              <w:t>unicode</w:t>
            </w:r>
            <w:r>
              <w:t xml:space="preserve"> način kodiranja</w:t>
            </w:r>
          </w:p>
        </w:tc>
      </w:tr>
      <w:tr w:rsidR="00FC2AD8" w:rsidRPr="00FC2AD8" w14:paraId="57CF028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FBF5FFD" w14:textId="57724604" w:rsidR="00FC2AD8" w:rsidRPr="00FC2AD8" w:rsidRDefault="00FC2AD8" w:rsidP="00D10D34">
            <w:pPr>
              <w:pStyle w:val="Tablica"/>
            </w:pPr>
            <w:r w:rsidRPr="00FC2AD8">
              <w:t>7.0</w:t>
            </w:r>
            <w:r w:rsidR="00126EDB">
              <w:t xml:space="preserve"> </w:t>
            </w:r>
            <w:r w:rsidR="00126EDB" w:rsidRPr="00126EDB">
              <w:rPr>
                <w:color w:val="008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BD22B1A" w14:textId="7037176B" w:rsidR="00FC2AD8" w:rsidRPr="00FC2AD8" w:rsidRDefault="00FC2AD8" w:rsidP="00D10D34">
            <w:pPr>
              <w:pStyle w:val="Tablica"/>
            </w:pPr>
            <w:r w:rsidRPr="00FC2AD8">
              <w:t>3</w:t>
            </w:r>
            <w:r>
              <w:t>. prosinca</w:t>
            </w:r>
            <w:r w:rsidRPr="00FC2AD8">
              <w:t xml:space="preserve"> 201</w:t>
            </w:r>
            <w:r>
              <w:t>5.</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8CC5526" w14:textId="1AF69CFC" w:rsidR="00FC2AD8" w:rsidRPr="00FC2AD8" w:rsidRDefault="00FC2AD8" w:rsidP="00D10D34">
            <w:pPr>
              <w:pStyle w:val="Tablica"/>
            </w:pPr>
            <w:r w:rsidRPr="00FC2AD8">
              <w:t>3</w:t>
            </w:r>
            <w:r w:rsidR="00FB1E9B">
              <w:t>. prosinca 2018.</w:t>
            </w:r>
            <w:r w:rsidR="00FB1E9B" w:rsidRPr="00FC2AD8">
              <w:t xml:space="preserve"> </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1EB37F9" w14:textId="6EA95318" w:rsidR="00FC2AD8" w:rsidRPr="00FC2AD8" w:rsidRDefault="00AB74B5" w:rsidP="00D10D34">
            <w:pPr>
              <w:pStyle w:val="Tablica"/>
            </w:pPr>
            <w:r>
              <w:t xml:space="preserve">Uveden je novi sustav </w:t>
            </w:r>
            <w:r w:rsidR="00FC2AD8" w:rsidRPr="00FC2AD8">
              <w:t xml:space="preserve">Zend Engine 3 </w:t>
            </w:r>
            <w:r>
              <w:t>sa značajnim poboljšanjem performansi, novom sintaksom, novim operatorima i drugim doradama.</w:t>
            </w:r>
          </w:p>
        </w:tc>
      </w:tr>
      <w:tr w:rsidR="00FC2AD8" w:rsidRPr="00FC2AD8" w14:paraId="33D407C7"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BA0E24A" w14:textId="55F4E9DF" w:rsidR="00FC2AD8" w:rsidRPr="00FC2AD8" w:rsidRDefault="00FC2AD8" w:rsidP="00D10D34">
            <w:pPr>
              <w:pStyle w:val="Tablica"/>
            </w:pPr>
            <w:r w:rsidRPr="00FC2AD8">
              <w:t>7.1</w:t>
            </w:r>
            <w:r w:rsidR="00126EDB">
              <w:t xml:space="preserve"> </w:t>
            </w:r>
            <w:r w:rsidR="00126EDB" w:rsidRPr="00126EDB">
              <w:rPr>
                <w:color w:val="008000"/>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6160448" w14:textId="460EC0D9" w:rsidR="00FC2AD8" w:rsidRPr="00FC2AD8" w:rsidRDefault="00FC2AD8" w:rsidP="00D10D34">
            <w:pPr>
              <w:pStyle w:val="Tablica"/>
            </w:pPr>
            <w:r w:rsidRPr="00FC2AD8">
              <w:t>1</w:t>
            </w:r>
            <w:r>
              <w:t>. prosinca 2016.</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5AEF800" w14:textId="7D9902F5" w:rsidR="00FC2AD8" w:rsidRPr="00FC2AD8" w:rsidRDefault="00FC2AD8" w:rsidP="00D10D34">
            <w:pPr>
              <w:pStyle w:val="Tablica"/>
            </w:pPr>
            <w:r w:rsidRPr="00FC2AD8">
              <w:t>1</w:t>
            </w:r>
            <w:r w:rsidR="00FB1E9B">
              <w:t>. prosinca 2019.</w:t>
            </w:r>
          </w:p>
        </w:tc>
        <w:tc>
          <w:tcPr>
            <w:tcW w:w="3877"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46CFA89" w14:textId="291EAC6F" w:rsidR="00FC2AD8" w:rsidRPr="00FC2AD8" w:rsidRDefault="00AB74B5" w:rsidP="00D10D34">
            <w:pPr>
              <w:pStyle w:val="Tablica"/>
            </w:pPr>
            <w:r>
              <w:t xml:space="preserve">Uvođenje nedefiniranog (eng. </w:t>
            </w:r>
            <w:r>
              <w:rPr>
                <w:i/>
              </w:rPr>
              <w:t>void</w:t>
            </w:r>
            <w:r>
              <w:t>) povratnog tipa, bolje upravljanje iznimkama i druge dorade.</w:t>
            </w:r>
          </w:p>
        </w:tc>
      </w:tr>
      <w:tr w:rsidR="00FC2AD8" w:rsidRPr="00FC2AD8" w14:paraId="6D0F684E" w14:textId="77777777" w:rsidTr="00D10D34">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83B24FF" w14:textId="0B47E457" w:rsidR="00FC2AD8" w:rsidRPr="00FC2AD8" w:rsidRDefault="00FC2AD8" w:rsidP="00D10D34">
            <w:pPr>
              <w:pStyle w:val="Tablica"/>
            </w:pPr>
            <w:r w:rsidRPr="00FC2AD8">
              <w:t>7.2</w:t>
            </w:r>
            <w:r w:rsidR="00126EDB">
              <w:t xml:space="preserve"> </w:t>
            </w:r>
            <w:r w:rsidR="00126EDB" w:rsidRPr="00126EDB">
              <w:rPr>
                <w:color w:val="0000FF"/>
                <w:lang w:val="en-US"/>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0074452" w14:textId="7BC181C1" w:rsidR="00FC2AD8" w:rsidRPr="00FC2AD8" w:rsidRDefault="00FC2AD8" w:rsidP="00D10D34">
            <w:pPr>
              <w:pStyle w:val="Tablica"/>
            </w:pPr>
            <w:r w:rsidRPr="00FC2AD8">
              <w:t>30</w:t>
            </w:r>
            <w:r>
              <w:t>. studenoga 2017</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1D4D707" w14:textId="59AD3937" w:rsidR="00FC2AD8" w:rsidRPr="00FC2AD8" w:rsidRDefault="00FC2AD8" w:rsidP="00D10D34">
            <w:pPr>
              <w:pStyle w:val="Tablica"/>
            </w:pPr>
            <w:r>
              <w:t xml:space="preserve">30. studenoga </w:t>
            </w:r>
            <w:r w:rsidRPr="00FC2AD8">
              <w:t>202</w:t>
            </w:r>
            <w:r w:rsidR="0008236A">
              <w:t>0.</w:t>
            </w:r>
          </w:p>
        </w:tc>
        <w:tc>
          <w:tcPr>
            <w:tcW w:w="3877" w:type="dxa"/>
            <w:shd w:val="clear" w:color="auto" w:fill="auto"/>
            <w:vAlign w:val="center"/>
            <w:hideMark/>
          </w:tcPr>
          <w:p w14:paraId="0D4A0E33" w14:textId="77777777" w:rsidR="00FC2AD8" w:rsidRPr="00FC2AD8" w:rsidRDefault="00FC2AD8" w:rsidP="00D10D34">
            <w:pPr>
              <w:pStyle w:val="Tablica"/>
            </w:pPr>
          </w:p>
        </w:tc>
      </w:tr>
    </w:tbl>
    <w:p w14:paraId="69F8E165" w14:textId="7AFBB937" w:rsidR="00FC2AD8" w:rsidRPr="002D1630" w:rsidRDefault="00AB74B5" w:rsidP="00D10D34">
      <w:pPr>
        <w:pStyle w:val="Caption"/>
      </w:pPr>
      <w:r w:rsidRPr="00D10D34">
        <w:t xml:space="preserve">Tablica </w:t>
      </w:r>
      <w:fldSimple w:instr=" SEQ Tablica \* ARABIC ">
        <w:r w:rsidR="00D10D34">
          <w:rPr>
            <w:noProof/>
          </w:rPr>
          <w:t>2</w:t>
        </w:r>
      </w:fldSimple>
      <w:r w:rsidRPr="00D10D34">
        <w:t xml:space="preserve">: Povijest verzija programskog jezika PHP prema </w:t>
      </w:r>
      <w:r w:rsidRPr="00D10D34">
        <w:fldChar w:fldCharType="begin" w:fldLock="1"/>
      </w:r>
      <w:r w:rsidR="00AC264E">
        <w:instrText>ADDIN CSL_CITATION { "citationItems" : [ { "id" : "ITEM-1", "itemData" : { "URL" : "http://php.net/supported-versions.php", "accessed" : { "date-parts" : [ [ "2017", "8", "20" ] ] }, "author" : [ { "dropping-particle" : "", "family" : "The PHP Group", "given" : "", "non-dropping-particle" : "", "parse-names" : false, "suffix" : "" } ], "id" : "ITEM-1", "issued" : { "date-parts" : [ [ "2017" ] ] }, "title" : "PHP: Supported Versions", "type" : "webpage" }, "uris" : [ "http://www.mendeley.com/documents/?uuid=fb98a651-6456-3f54-a459-674e913bc1ec" ] }, { "id" : "ITEM-2", "itemData" : { "URL" : "http://php.net/eol.php", "accessed" : { "date-parts" : [ [ "2017", "8", "20" ] ] }, "author" : [ { "dropping-particle" : "", "family" : "The PHP Group", "given" : "", "non-dropping-particle" : "", "parse-names" : false, "suffix" : "" } ], "id" : "ITEM-2", "issued" : { "date-parts" : [ [ "2017" ] ] }, "title" : "PHP: Unsupported Branches", "type" : "webpage" }, "uris" : [ "http://www.mendeley.com/documents/?uuid=fcd37591-b0c8-35a3-8fd5-56553521a613" ] } ], "mendeley" : { "formattedCitation" : "(The PHP Group, 2017b, 2017c)", "plainTextFormattedCitation" : "(The PHP Group, 2017b, 2017c)", "previouslyFormattedCitation" : "(The PHP Group, 2017b, 2017c)" }, "properties" : { "noteIndex" : 0 }, "schema" : "https://github.com/citation-style-language/schema/raw/master/csl-citation.json" }</w:instrText>
      </w:r>
      <w:r w:rsidRPr="00D10D34">
        <w:fldChar w:fldCharType="separate"/>
      </w:r>
      <w:r w:rsidRPr="00D10D34">
        <w:rPr>
          <w:noProof/>
        </w:rPr>
        <w:t>(The PHP Group, 2017b, 2017c)</w:t>
      </w:r>
      <w:r w:rsidRPr="00D10D34">
        <w:fldChar w:fldCharType="end"/>
      </w:r>
      <w:r w:rsidR="00D10D34">
        <w:t>.</w:t>
      </w:r>
    </w:p>
    <w:p w14:paraId="5147C77C" w14:textId="77777777" w:rsidR="00D10D34" w:rsidRDefault="00D10D34">
      <w:pPr>
        <w:spacing w:after="200" w:line="276" w:lineRule="auto"/>
        <w:rPr>
          <w:b/>
          <w:sz w:val="32"/>
        </w:rPr>
      </w:pPr>
      <w:r>
        <w:br w:type="page"/>
      </w:r>
    </w:p>
    <w:p w14:paraId="00A2068E" w14:textId="1A29D11B" w:rsidR="008A4BB1" w:rsidRPr="00A042C6" w:rsidRDefault="008A4BB1" w:rsidP="008A4BB1">
      <w:pPr>
        <w:pStyle w:val="FOINaslov2"/>
      </w:pPr>
      <w:bookmarkStart w:id="16" w:name="_Toc364882378"/>
      <w:r>
        <w:lastRenderedPageBreak/>
        <w:t xml:space="preserve">Razvoj suvremenih </w:t>
      </w:r>
      <w:r w:rsidR="00E72529">
        <w:t xml:space="preserve">web sustava </w:t>
      </w:r>
      <w:r>
        <w:t>u PHP programskom jeziku</w:t>
      </w:r>
      <w:bookmarkEnd w:id="16"/>
    </w:p>
    <w:p w14:paraId="62E228C3" w14:textId="57C9F9DA" w:rsidR="008A4BB1" w:rsidRDefault="008A4BB1" w:rsidP="003A4033">
      <w:pPr>
        <w:pStyle w:val="FOINaslov3"/>
      </w:pPr>
      <w:bookmarkStart w:id="17" w:name="_Toc364882379"/>
      <w:r>
        <w:t>Razvojni ekosustav</w:t>
      </w:r>
      <w:bookmarkEnd w:id="17"/>
    </w:p>
    <w:p w14:paraId="2EE5F454" w14:textId="59812894" w:rsidR="003A4033" w:rsidRDefault="003A4033" w:rsidP="003A4033">
      <w:pPr>
        <w:pStyle w:val="Tekst"/>
      </w:pPr>
      <w:r>
        <w:t>Frameworks, composer, git, server support</w:t>
      </w:r>
    </w:p>
    <w:p w14:paraId="29873AC8" w14:textId="77777777" w:rsidR="008A4BB1" w:rsidRDefault="008A4BB1" w:rsidP="008A4BB1">
      <w:pPr>
        <w:pStyle w:val="FOINaslov3"/>
      </w:pPr>
      <w:bookmarkStart w:id="18" w:name="_Toc364882380"/>
      <w:r>
        <w:t>On-line zajednica</w:t>
      </w:r>
      <w:bookmarkEnd w:id="18"/>
    </w:p>
    <w:p w14:paraId="4AC94376" w14:textId="7F6BCE2F" w:rsidR="003A4033" w:rsidRDefault="003A4033" w:rsidP="003A4033">
      <w:pPr>
        <w:pStyle w:val="FOINaslov3"/>
      </w:pPr>
      <w:bookmarkStart w:id="19" w:name="_Toc364882381"/>
      <w:r>
        <w:t>Kritike programskog jezika PHP</w:t>
      </w:r>
      <w:bookmarkEnd w:id="19"/>
    </w:p>
    <w:p w14:paraId="7DAADA50" w14:textId="10E31D91" w:rsidR="008A4BB1" w:rsidRDefault="001D61EA" w:rsidP="00E72529">
      <w:pPr>
        <w:pStyle w:val="FOINaslov1"/>
      </w:pPr>
      <w:r>
        <w:br w:type="page"/>
      </w:r>
      <w:bookmarkStart w:id="20" w:name="_Toc364882382"/>
      <w:r w:rsidR="00CE6A40">
        <w:lastRenderedPageBreak/>
        <w:t>Performanse web sustava</w:t>
      </w:r>
      <w:bookmarkEnd w:id="20"/>
    </w:p>
    <w:p w14:paraId="7A3186B3" w14:textId="59098BA5" w:rsidR="00CE6A40" w:rsidRDefault="001F7D9C" w:rsidP="00CE6A40">
      <w:pPr>
        <w:pStyle w:val="Tekst"/>
      </w:pPr>
      <w:r>
        <w:t xml:space="preserve">Osnovna je svrha svih web sustava zaprimanje i obrada HTTP zahtjeva te generiranje HTTP odgovora, odnosno posluživanje resursa koji su bili zathjevani. Brzina kojom web sustav može obraditi korisnički zahtjev najvažnija je njegova karakteristika. Web sustav koji brže obrađuje zahtjeve može podnijeti veći promet i ne zahtijeva značajnija ulaganja u infrastrukturu. </w:t>
      </w:r>
      <w:r w:rsidR="00CE6A40">
        <w:t xml:space="preserve">Ukoliko web sustav doživi ekspanziju i prosječan se broj korisničkih zahtjeva u minuti (eng. </w:t>
      </w:r>
      <w:r w:rsidR="00CE6A40">
        <w:rPr>
          <w:i/>
        </w:rPr>
        <w:t>request per minute, rpm</w:t>
      </w:r>
      <w:r w:rsidR="00CE6A40">
        <w:t>) značajno poveća, potrebno je pratiti i optimizirati sustav, ukloniti uska grla, poboljšati infrastrukturu i na druge načine poboljšati performanse kako bi web sustav mogao služiti svojoj svrsi. Navedene aktivnosti nazivamo skaliranjem web sustava, a kako bi se performanse web sustava mogle poboljšati, prvo ih je potrebno identificirati i izmjeriti.</w:t>
      </w:r>
    </w:p>
    <w:p w14:paraId="2D3B2C4A" w14:textId="568BED60" w:rsidR="001F7D9C" w:rsidRDefault="001F7D9C" w:rsidP="001F7D9C">
      <w:pPr>
        <w:pStyle w:val="Tekst"/>
      </w:pPr>
      <w:r>
        <w:t>U nastavku poglavlja</w:t>
      </w:r>
      <w:r w:rsidR="00CE6A40">
        <w:t xml:space="preserve"> postavljena je ljestvica za kategorizaciju web sustava prema posjećenosti,</w:t>
      </w:r>
      <w:r>
        <w:t xml:space="preserve"> opisane su performansne karakteristike web sustava uz primjere </w:t>
      </w:r>
      <w:r w:rsidR="00CE6A40">
        <w:t xml:space="preserve">metrika </w:t>
      </w:r>
      <w:r>
        <w:t>za svaku o performansnih karakteristika.</w:t>
      </w:r>
    </w:p>
    <w:p w14:paraId="4C0A810E" w14:textId="77777777" w:rsidR="00CE6A40" w:rsidRDefault="00CE6A40" w:rsidP="00CE6A40">
      <w:pPr>
        <w:pStyle w:val="FOINaslov2"/>
      </w:pPr>
      <w:bookmarkStart w:id="21" w:name="_Toc364882383"/>
      <w:r>
        <w:t>Web sustavi visokih performansi</w:t>
      </w:r>
      <w:bookmarkEnd w:id="21"/>
    </w:p>
    <w:p w14:paraId="04FB2C41" w14:textId="77777777" w:rsidR="00AC264E" w:rsidRDefault="00CE6A40" w:rsidP="001F7D9C">
      <w:pPr>
        <w:pStyle w:val="Tekst"/>
      </w:pPr>
      <w:r>
        <w:t xml:space="preserve">Za razliku od aplikacija na stolnim računalima (eng. </w:t>
      </w:r>
      <w:r>
        <w:rPr>
          <w:i/>
        </w:rPr>
        <w:t xml:space="preserve">desktop </w:t>
      </w:r>
      <w:r w:rsidRPr="00CE6A40">
        <w:rPr>
          <w:i/>
        </w:rPr>
        <w:t>applications</w:t>
      </w:r>
      <w:r>
        <w:t xml:space="preserve">) koji su smješteni (instalirani) na korisničkom računalu, web sustavi podatke prenose </w:t>
      </w:r>
      <w:r w:rsidR="00BA5F46">
        <w:t>s (često i stotinama kilometara) udaljenih poslužitelja</w:t>
      </w:r>
      <w:r>
        <w:t>.</w:t>
      </w:r>
      <w:r w:rsidR="00BA5F46">
        <w:t xml:space="preserve"> Korisnici ne mare previše za infrastrukturne karakteristike i razlike sustava koje koriste, zanima ih ono što vide odnosno </w:t>
      </w:r>
      <w:r w:rsidR="00BA5F46" w:rsidRPr="00BA5F46">
        <w:t>"</w:t>
      </w:r>
      <w:r w:rsidR="00BA5F46">
        <w:t>osjete</w:t>
      </w:r>
      <w:r w:rsidR="00BA5F46" w:rsidRPr="00BA5F46">
        <w:t>"</w:t>
      </w:r>
      <w:r w:rsidR="00BA5F46">
        <w:t xml:space="preserve"> prilikom korištenja, stoga su metrike za kvalitetu web sustava jednake kao i za sve druge računalne sustave. </w:t>
      </w:r>
    </w:p>
    <w:p w14:paraId="0DB0A083" w14:textId="27AE8563" w:rsidR="00CE6A40" w:rsidRDefault="00BA5F46" w:rsidP="001F7D9C">
      <w:pPr>
        <w:pStyle w:val="Tekst"/>
      </w:pPr>
      <w:r>
        <w:t xml:space="preserve">Ukoliko računalni sustav na korisnički zahtjev odgovori unutar 100 milisekundi, kod korisnika je stvoren dojam </w:t>
      </w:r>
      <w:r w:rsidRPr="00BA5F46">
        <w:t>"</w:t>
      </w:r>
      <w:r>
        <w:t>instantnosti</w:t>
      </w:r>
      <w:r w:rsidRPr="00BA5F46">
        <w:t>"</w:t>
      </w:r>
      <w:r>
        <w:t xml:space="preserve"> – rezultat je prikazan u vremenu u kojem korisnik nije stigao osjetiti da se nešto događa odnosno nije primjećen zastoj rada sustava. Ukoliko korisnik čeka na odgovor sustava više od 1 sekunde, on gubi osjećaj izravnog rada s podacima i osjeti </w:t>
      </w:r>
      <w:r w:rsidR="00AC264E">
        <w:t xml:space="preserve">usporenje u radu sustava ali i dalje zadržava fokus. Sustavi kojima je potrebno 10 sekundi ili više za generiranje odgovora na korisničku interakciju ne mogu računati s koncentracijom korisnika – u tom vremenu korisnici se obično okreću drugim zadacima dok čekaju da sustav završi obradu. Takvi sustavi obavezno moraju korisnicima knstantno pružati povratnu informaciju o napretku (eng. </w:t>
      </w:r>
      <w:r w:rsidR="00AC264E">
        <w:rPr>
          <w:i/>
        </w:rPr>
        <w:t>progress</w:t>
      </w:r>
      <w:r w:rsidR="00AC264E">
        <w:t xml:space="preserve">) obrade (npr. instalacija zahtjevnih računalnih programa i traka napretka koja prikazuje postotke dovršenosti.) </w:t>
      </w:r>
      <w:r w:rsidR="00AC264E">
        <w:fldChar w:fldCharType="begin" w:fldLock="1"/>
      </w:r>
      <w:r w:rsidR="00344FD0">
        <w:instrText>ADDIN CSL_CITATION { "citationItems" : [ { "id" : "ITEM-1", "itemData" : { "DOI" : "10.1145/1476589.1476628", "author" : [ { "dropping-particle" : "", "family" : "Miller", "given" : "Robert B", "non-dropping-particle" : "", "parse-names" : false, "suffix" : "" } ], "container-title" : "Proceedings of the December 9-11, 1968, fall joint computer conference, part I on - AFIPS '68 (Fall, part I)", "id" : "ITEM-1", "issued" : { "date-parts" : [ [ "1968" ] ] }, "page" : "267", "publisher" : "ACM Press", "publisher-place" : "New York, New York, USA", "title" : "Response time in man-computer conversational transactions", "type" : "paper-conference" }, "uris" : [ "http://www.mendeley.com/documents/?uuid=1bae58dc-b1dd-38e0-ba0b-933d0266db18" ] } ], "mendeley" : { "formattedCitation" : "(Miller, 1968)", "plainTextFormattedCitation" : "(Miller, 1968)", "previouslyFormattedCitation" : "(Miller, 1968)" }, "properties" : { "noteIndex" : 0 }, "schema" : "https://github.com/citation-style-language/schema/raw/master/csl-citation.json" }</w:instrText>
      </w:r>
      <w:r w:rsidR="00AC264E">
        <w:fldChar w:fldCharType="separate"/>
      </w:r>
      <w:r w:rsidR="00AC264E" w:rsidRPr="00AC264E">
        <w:rPr>
          <w:noProof/>
        </w:rPr>
        <w:t>(Miller, 1968)</w:t>
      </w:r>
      <w:r w:rsidR="00AC264E">
        <w:fldChar w:fldCharType="end"/>
      </w:r>
      <w:r w:rsidR="00AC264E">
        <w:t>.</w:t>
      </w:r>
    </w:p>
    <w:p w14:paraId="74BA30FF" w14:textId="4BCBA98A" w:rsidR="00AC264E" w:rsidRDefault="00AC264E" w:rsidP="001F7D9C">
      <w:pPr>
        <w:pStyle w:val="Tekst"/>
      </w:pPr>
      <w:r>
        <w:lastRenderedPageBreak/>
        <w:t>Autori web sustava moraju uzeti u obzir nekoliko performansno nepovoljnih okolnosti: vrijeme prijenosa podataka korisnik percipira kao vrijeme obrade, korisnici često pristupaju web sustavima s mobilnih ili drugih uređaja s ograničenom brzinom pristupa Internetu, svi resursi (multimedijske datoteke i druge datoteke, artefakti) putuju prema korisniku kroz mrežu i vrijeme njihovog prijenosa ne smije se zanemariti, više korisnika može istovremeno pristupati web sustavu i na taj ga način opteretiti. Imajući u vidu navedena ograničenja pažljivi čitatelj može zaključiti da web sustavi često moraju raditi mnogo brže kako bi kompenzirali nedostatke i ograničenu brzinu prijenosa podataka.</w:t>
      </w:r>
    </w:p>
    <w:p w14:paraId="5F33FB48" w14:textId="0EC65A20" w:rsidR="00AC264E" w:rsidRDefault="00AC264E" w:rsidP="001F7D9C">
      <w:pPr>
        <w:pStyle w:val="Tekst"/>
      </w:pPr>
      <w:r>
        <w:t xml:space="preserve">Čak i kada su svi podaci uspješno preneseni na korisnikovo računalo, web sustav nije završio s radom – reprezentacija pristiglih podataka, dohvaćanje povezanih resursa kao i obrada na strani klijenta samo su neke od operacija koje web preglednici obavljaju nakon što su podaci uspješno preneseni. </w:t>
      </w:r>
      <w:r w:rsidR="00344FD0">
        <w:t xml:space="preserve">Gotovo 80-90% </w:t>
      </w:r>
      <w:r w:rsidR="00344FD0">
        <w:fldChar w:fldCharType="begin" w:fldLock="1"/>
      </w:r>
      <w:r w:rsidR="008978CA">
        <w:instrText>ADDIN CSL_CITATION { "citationItems" : [ { "id" : "ITEM-1", "itemData" : { "URL" : "http://stevesouders.com/hpws/", "accessed" : { "date-parts" : [ [ "2017", "8", "20" ] ] }, "author" : [ { "dropping-particle" : "", "family" : "Souders", "given" : "Steve", "non-dropping-particle" : "", "parse-names" : false, "suffix" : "" } ], "id" : "ITEM-1", "issued" : { "date-parts" : [ [ "2007" ] ] }, "title" : "14 Rules for Faster-Loading Web Sites", "type" : "webpage" }, "uris" : [ "http://www.mendeley.com/documents/?uuid=7df57522-8c7c-339a-a7a3-af9724ac282a" ] } ], "mendeley" : { "formattedCitation" : "(Souders, 2007)", "plainTextFormattedCitation" : "(Souders, 2007)", "previouslyFormattedCitation" : "(Souders, 2007)" }, "properties" : { "noteIndex" : 0 }, "schema" : "https://github.com/citation-style-language/schema/raw/master/csl-citation.json" }</w:instrText>
      </w:r>
      <w:r w:rsidR="00344FD0">
        <w:fldChar w:fldCharType="separate"/>
      </w:r>
      <w:r w:rsidR="00344FD0" w:rsidRPr="00344FD0">
        <w:rPr>
          <w:noProof/>
        </w:rPr>
        <w:t>(Souders, 2007)</w:t>
      </w:r>
      <w:r w:rsidR="00344FD0">
        <w:fldChar w:fldCharType="end"/>
      </w:r>
      <w:r w:rsidR="00344FD0">
        <w:t xml:space="preserve"> posla otpada na obradu i prezentaciju podataka na strani klijenta (tzv. frontend) što ostavlja vrlo malo prostora za optimizacijski manevar na strani poslužitelja (tzv. backend).</w:t>
      </w:r>
    </w:p>
    <w:p w14:paraId="40A98D0A" w14:textId="5911594C" w:rsidR="00344FD0" w:rsidRPr="00AC264E" w:rsidRDefault="00344FD0" w:rsidP="001F7D9C">
      <w:pPr>
        <w:pStyle w:val="Tekst"/>
      </w:pPr>
      <w:r>
        <w:t xml:space="preserve">Iako se većina optimizacija web sustava svodi na minimiziranje podataka koji se prenose kroz mrežu (pohranom u privremenu memoriju, minifikacijom i kompresijom datoteka ili drugim tehnikama), optimizacija na strani poslužitelja važna je zbog smanjenja troškova i ulaganja u infrastrukturu te potrošnje energije </w:t>
      </w:r>
      <w:r>
        <w:fldChar w:fldCharType="begin" w:fldLock="1"/>
      </w:r>
      <w:r w:rsidR="008978CA">
        <w:instrText>ADDIN CSL_CITATION { "citationItems" : [ { "id" : "ITEM-1", "itemData" : { "URL" : "http://stevesouders.com/hpws/", "accessed" : { "date-parts" : [ [ "2017", "8", "20" ] ] }, "author" : [ { "dropping-particle" : "", "family" : "Souders", "given" : "Steve", "non-dropping-particle" : "", "parse-names" : false, "suffix" : "" } ], "id" : "ITEM-1", "issued" : { "date-parts" : [ [ "2007" ] ] }, "title" : "14 Rules for Faster-Loading Web Sites", "type" : "webpage" }, "uris" : [ "http://www.mendeley.com/documents/?uuid=7df57522-8c7c-339a-a7a3-af9724ac282a" ] } ], "mendeley" : { "formattedCitation" : "(Souders, 2007)", "plainTextFormattedCitation" : "(Souders, 2007)", "previouslyFormattedCitation" : "(Souders, 2007)" }, "properties" : { "noteIndex" : 0 }, "schema" : "https://github.com/citation-style-language/schema/raw/master/csl-citation.json" }</w:instrText>
      </w:r>
      <w:r>
        <w:fldChar w:fldCharType="separate"/>
      </w:r>
      <w:r w:rsidRPr="00344FD0">
        <w:rPr>
          <w:noProof/>
        </w:rPr>
        <w:t>(Souders, 2007)</w:t>
      </w:r>
      <w:r>
        <w:fldChar w:fldCharType="end"/>
      </w:r>
      <w:r>
        <w:t>.</w:t>
      </w:r>
    </w:p>
    <w:p w14:paraId="2B6CF306" w14:textId="1528C427" w:rsidR="00E72529" w:rsidRDefault="000F618C" w:rsidP="00E72529">
      <w:pPr>
        <w:pStyle w:val="FOINaslov2"/>
      </w:pPr>
      <w:bookmarkStart w:id="22" w:name="_Toc364882384"/>
      <w:r>
        <w:t>Performansne karakteristike</w:t>
      </w:r>
      <w:r w:rsidR="00E72529">
        <w:t xml:space="preserve"> web sustava</w:t>
      </w:r>
      <w:bookmarkEnd w:id="22"/>
    </w:p>
    <w:p w14:paraId="57F9D78B" w14:textId="5921A130" w:rsidR="000F618C" w:rsidRDefault="00CE6A40" w:rsidP="00CE6A40">
      <w:pPr>
        <w:pStyle w:val="Tekst"/>
      </w:pPr>
      <w:r>
        <w:t>Performansne su karakteristike web sustava one osobine koje opisuju kojom brzinom web sustav može obraditi određenu količinu zahtjeva, koju količinu prometa web sustav može podnijeti prije nego postane nedostupan te koliko je jednostavno (ili kompleksno) sustav skalirati za nekoliko redova veličine prometa.</w:t>
      </w:r>
    </w:p>
    <w:p w14:paraId="4951446F" w14:textId="15C35959" w:rsidR="00E72529" w:rsidRDefault="00E72529" w:rsidP="00E72529">
      <w:pPr>
        <w:pStyle w:val="FOINaslov3"/>
      </w:pPr>
      <w:bookmarkStart w:id="23" w:name="_Toc364882385"/>
      <w:r>
        <w:t xml:space="preserve">Propusnost </w:t>
      </w:r>
      <w:r w:rsidR="009C0AD3">
        <w:t>web sustava</w:t>
      </w:r>
      <w:bookmarkEnd w:id="23"/>
    </w:p>
    <w:p w14:paraId="4DBB4525" w14:textId="02477225" w:rsidR="00E72529" w:rsidRDefault="00E72529" w:rsidP="00E72529">
      <w:pPr>
        <w:pStyle w:val="FOINaslov3"/>
      </w:pPr>
      <w:bookmarkStart w:id="24" w:name="_Toc364882386"/>
      <w:r>
        <w:t>Vrijeme odziva</w:t>
      </w:r>
      <w:r w:rsidR="009C0AD3">
        <w:t xml:space="preserve"> web sustava</w:t>
      </w:r>
      <w:bookmarkEnd w:id="24"/>
    </w:p>
    <w:p w14:paraId="616B91B0" w14:textId="3B448832" w:rsidR="00E72529" w:rsidRDefault="00E72529" w:rsidP="00E72529">
      <w:pPr>
        <w:pStyle w:val="FOINaslov3"/>
      </w:pPr>
      <w:bookmarkStart w:id="25" w:name="_Toc364882387"/>
      <w:r>
        <w:t>Dostupnost</w:t>
      </w:r>
      <w:r w:rsidR="009C0AD3">
        <w:t xml:space="preserve"> web sustava</w:t>
      </w:r>
      <w:bookmarkEnd w:id="25"/>
    </w:p>
    <w:p w14:paraId="26305951" w14:textId="11314382" w:rsidR="00E72529" w:rsidRDefault="00E72529" w:rsidP="00E72529">
      <w:pPr>
        <w:pStyle w:val="FOINaslov2"/>
      </w:pPr>
      <w:bookmarkStart w:id="26" w:name="_Toc364882388"/>
      <w:r>
        <w:t>Testiranje performansi web sustava</w:t>
      </w:r>
      <w:bookmarkEnd w:id="26"/>
    </w:p>
    <w:p w14:paraId="181B2287" w14:textId="4DD9F67F" w:rsidR="00E72529" w:rsidRDefault="00E72529" w:rsidP="00E72529">
      <w:pPr>
        <w:pStyle w:val="FOINaslov3"/>
      </w:pPr>
      <w:bookmarkStart w:id="27" w:name="_Toc364882389"/>
      <w:r>
        <w:t>Testiranje web sustava pod opterećenjem</w:t>
      </w:r>
      <w:bookmarkEnd w:id="27"/>
    </w:p>
    <w:p w14:paraId="29F77E83" w14:textId="3DD2569B" w:rsidR="00E72529" w:rsidRDefault="00E72529" w:rsidP="00E72529">
      <w:pPr>
        <w:pStyle w:val="FOINaslov3"/>
      </w:pPr>
      <w:bookmarkStart w:id="28" w:name="_Toc364882390"/>
      <w:r>
        <w:t>Testiranje granica web sustava</w:t>
      </w:r>
      <w:bookmarkEnd w:id="28"/>
    </w:p>
    <w:p w14:paraId="67D2D98A" w14:textId="0A110142" w:rsidR="00E72529" w:rsidRDefault="00E72529" w:rsidP="00E72529">
      <w:pPr>
        <w:pStyle w:val="FOINaslov3"/>
      </w:pPr>
      <w:bookmarkStart w:id="29" w:name="_Toc364882391"/>
      <w:r>
        <w:t>Regresijsko testiranje web sustava</w:t>
      </w:r>
      <w:bookmarkEnd w:id="29"/>
    </w:p>
    <w:p w14:paraId="28E2BDDD" w14:textId="14C434E8" w:rsidR="008A4BB1" w:rsidRDefault="008A4BB1">
      <w:pPr>
        <w:spacing w:after="200" w:line="276" w:lineRule="auto"/>
        <w:rPr>
          <w:b/>
          <w:bCs/>
        </w:rPr>
      </w:pPr>
      <w:r>
        <w:rPr>
          <w:b/>
          <w:bCs/>
        </w:rPr>
        <w:br w:type="page"/>
      </w:r>
    </w:p>
    <w:p w14:paraId="56C21738" w14:textId="202605C4" w:rsidR="009C0AD3" w:rsidRDefault="009C0AD3" w:rsidP="009C0AD3">
      <w:pPr>
        <w:pStyle w:val="FOINaslov1"/>
      </w:pPr>
      <w:bookmarkStart w:id="30" w:name="_Toc364882392"/>
      <w:r>
        <w:lastRenderedPageBreak/>
        <w:t>Razvoj web sustava visokih performansi</w:t>
      </w:r>
      <w:bookmarkEnd w:id="30"/>
    </w:p>
    <w:p w14:paraId="2B966051" w14:textId="77777777" w:rsidR="009C0AD3" w:rsidRDefault="009C0AD3" w:rsidP="009C0AD3">
      <w:pPr>
        <w:pStyle w:val="FOINaslov2"/>
      </w:pPr>
      <w:bookmarkStart w:id="31" w:name="_Toc364882393"/>
      <w:r>
        <w:t>Tijek razvoja web sustava visokih performansi</w:t>
      </w:r>
      <w:bookmarkEnd w:id="31"/>
    </w:p>
    <w:p w14:paraId="1D965537" w14:textId="77777777" w:rsidR="009C0AD3" w:rsidRDefault="009C0AD3" w:rsidP="009C0AD3">
      <w:pPr>
        <w:pStyle w:val="FOINaslov2"/>
      </w:pPr>
      <w:bookmarkStart w:id="32" w:name="_Toc364882394"/>
      <w:r>
        <w:t>Mjerenje i optimizacija performansi</w:t>
      </w:r>
      <w:bookmarkEnd w:id="32"/>
    </w:p>
    <w:p w14:paraId="5F47B627" w14:textId="42292BD0" w:rsidR="009C0AD3" w:rsidRDefault="009C0AD3" w:rsidP="009C0AD3">
      <w:pPr>
        <w:pStyle w:val="FOINaslov3"/>
      </w:pPr>
      <w:bookmarkStart w:id="33" w:name="_Toc364882395"/>
      <w:r>
        <w:t>Optimizacija aplikacijskog sloja web sustava</w:t>
      </w:r>
      <w:bookmarkEnd w:id="33"/>
    </w:p>
    <w:p w14:paraId="60E31B8D" w14:textId="0FD080A2" w:rsidR="009C0AD3" w:rsidRDefault="009C0AD3" w:rsidP="009C0AD3">
      <w:pPr>
        <w:pStyle w:val="FOINaslov4"/>
      </w:pPr>
      <w:bookmarkStart w:id="34" w:name="_Toc364882396"/>
      <w:r>
        <w:t>Pronalazak uskih grla i optimizacija koda</w:t>
      </w:r>
      <w:bookmarkEnd w:id="34"/>
    </w:p>
    <w:p w14:paraId="702825A2" w14:textId="02030948" w:rsidR="009C0AD3" w:rsidRDefault="009C0AD3" w:rsidP="00DE13C3">
      <w:pPr>
        <w:pStyle w:val="FOINaslov4"/>
      </w:pPr>
      <w:bookmarkStart w:id="35" w:name="_Toc364882397"/>
      <w:r>
        <w:t>Pohrana podataka u privremenu memoriju</w:t>
      </w:r>
      <w:bookmarkEnd w:id="35"/>
    </w:p>
    <w:p w14:paraId="5D23D181" w14:textId="6F9E390F" w:rsidR="009C0AD3" w:rsidRDefault="009C0AD3" w:rsidP="009C0AD3">
      <w:pPr>
        <w:pStyle w:val="FOINaslov3"/>
      </w:pPr>
      <w:bookmarkStart w:id="36" w:name="_Toc364882398"/>
      <w:r>
        <w:t>Optimizacija podatkovnog sloja web sustava</w:t>
      </w:r>
      <w:bookmarkEnd w:id="36"/>
    </w:p>
    <w:p w14:paraId="2D673237" w14:textId="49C5843D" w:rsidR="009C0AD3" w:rsidRDefault="009C0AD3" w:rsidP="009C0AD3">
      <w:pPr>
        <w:pStyle w:val="FOINaslov4"/>
      </w:pPr>
      <w:bookmarkStart w:id="37" w:name="_Toc364882399"/>
      <w:r>
        <w:t>Optimizacija upita prema bazi podataka</w:t>
      </w:r>
      <w:bookmarkEnd w:id="37"/>
    </w:p>
    <w:p w14:paraId="3EEADFCB" w14:textId="539846B6" w:rsidR="009C0AD3" w:rsidRDefault="009C0AD3" w:rsidP="009C0AD3">
      <w:pPr>
        <w:pStyle w:val="FOINaslov4"/>
      </w:pPr>
      <w:bookmarkStart w:id="38" w:name="_Toc364882400"/>
      <w:r>
        <w:t>Prilagodba strukture baze podataka s ciljem optimizacije sustava</w:t>
      </w:r>
      <w:bookmarkEnd w:id="38"/>
    </w:p>
    <w:p w14:paraId="123D03BF" w14:textId="3705F162" w:rsidR="009C0AD3" w:rsidRDefault="009C0AD3" w:rsidP="009C0AD3">
      <w:pPr>
        <w:pStyle w:val="FOINaslov4"/>
      </w:pPr>
      <w:bookmarkStart w:id="39" w:name="_Toc364882401"/>
      <w:r>
        <w:t>Pohrana rezultata u privremenu memoriju</w:t>
      </w:r>
      <w:bookmarkEnd w:id="39"/>
    </w:p>
    <w:p w14:paraId="7A0A0175" w14:textId="77777777" w:rsidR="009C0AD3" w:rsidRDefault="009C0AD3" w:rsidP="009C0AD3">
      <w:pPr>
        <w:pStyle w:val="FOINaslov3"/>
      </w:pPr>
      <w:bookmarkStart w:id="40" w:name="_Toc364882402"/>
      <w:r>
        <w:t>Optimizacija infrastrukturnog sloja web sustava</w:t>
      </w:r>
      <w:bookmarkEnd w:id="40"/>
    </w:p>
    <w:p w14:paraId="79A3696F" w14:textId="77777777" w:rsidR="009C0AD3" w:rsidRDefault="009C0AD3" w:rsidP="009C0AD3">
      <w:pPr>
        <w:pStyle w:val="FOINaslov4"/>
      </w:pPr>
      <w:bookmarkStart w:id="41" w:name="_Toc364882403"/>
      <w:r>
        <w:t>HTTP zaglavlja i pohrana podataka u privremenu memoriju</w:t>
      </w:r>
      <w:bookmarkEnd w:id="41"/>
    </w:p>
    <w:p w14:paraId="22CD7CBC" w14:textId="0D10C2F6" w:rsidR="009C0AD3" w:rsidRDefault="009C0AD3" w:rsidP="009C0AD3">
      <w:pPr>
        <w:pStyle w:val="FOINaslov4"/>
      </w:pPr>
      <w:bookmarkStart w:id="42" w:name="_Toc364882404"/>
      <w:r>
        <w:t>Kompresija podataka i pohrana podataka u privremenu memoriju preglednika</w:t>
      </w:r>
      <w:bookmarkEnd w:id="42"/>
    </w:p>
    <w:p w14:paraId="776444F7" w14:textId="6CE6E2EE" w:rsidR="009C0AD3" w:rsidRDefault="009C0AD3" w:rsidP="009C0AD3">
      <w:pPr>
        <w:pStyle w:val="FOINaslov3"/>
        <w:numPr>
          <w:ilvl w:val="0"/>
          <w:numId w:val="0"/>
        </w:numPr>
        <w:ind w:left="709" w:hanging="709"/>
      </w:pPr>
      <w:r>
        <w:br w:type="page"/>
      </w:r>
    </w:p>
    <w:p w14:paraId="5CB6A4E6" w14:textId="46343666" w:rsidR="009C0AD3" w:rsidRDefault="009C0AD3" w:rsidP="009C0AD3">
      <w:pPr>
        <w:pStyle w:val="FOINaslov1"/>
      </w:pPr>
      <w:bookmarkStart w:id="43" w:name="_Toc364882405"/>
      <w:r>
        <w:lastRenderedPageBreak/>
        <w:t>Praktičan rad – web sustav visokih performansi</w:t>
      </w:r>
      <w:bookmarkEnd w:id="43"/>
    </w:p>
    <w:p w14:paraId="4C656F6D" w14:textId="2C997E7F" w:rsidR="00E24EBB" w:rsidRDefault="00E24EBB" w:rsidP="00E24EBB">
      <w:pPr>
        <w:pStyle w:val="FOINaslov2"/>
        <w:spacing w:after="200" w:line="276" w:lineRule="auto"/>
      </w:pPr>
      <w:bookmarkStart w:id="44" w:name="_Toc364882406"/>
      <w:r>
        <w:t>Opis web sustava</w:t>
      </w:r>
      <w:bookmarkEnd w:id="44"/>
      <w:r>
        <w:t xml:space="preserve"> </w:t>
      </w:r>
    </w:p>
    <w:p w14:paraId="07FC4ED3" w14:textId="17968FDA" w:rsidR="00E24EBB" w:rsidRDefault="00E24EBB" w:rsidP="00E24EBB">
      <w:pPr>
        <w:pStyle w:val="FOINaslov3"/>
      </w:pPr>
      <w:bookmarkStart w:id="45" w:name="_Toc364882407"/>
      <w:r>
        <w:t>Struktura web sustava</w:t>
      </w:r>
      <w:bookmarkEnd w:id="45"/>
    </w:p>
    <w:p w14:paraId="660A2DD0" w14:textId="2F8C7ACD" w:rsidR="00E24EBB" w:rsidRDefault="00E24EBB" w:rsidP="00E24EBB">
      <w:pPr>
        <w:pStyle w:val="FOINaslov3"/>
      </w:pPr>
      <w:bookmarkStart w:id="46" w:name="_Toc364882408"/>
      <w:r>
        <w:t>Infrastruktura</w:t>
      </w:r>
      <w:bookmarkEnd w:id="46"/>
    </w:p>
    <w:p w14:paraId="097D0363" w14:textId="00D47B4F" w:rsidR="00E24EBB" w:rsidRDefault="00E24EBB" w:rsidP="00E24EBB">
      <w:pPr>
        <w:pStyle w:val="FOINaslov3"/>
      </w:pPr>
      <w:bookmarkStart w:id="47" w:name="_Toc364882409"/>
      <w:r>
        <w:t>Model baze podataka</w:t>
      </w:r>
      <w:bookmarkEnd w:id="47"/>
    </w:p>
    <w:p w14:paraId="0ECCDDEE" w14:textId="43AFE1AA" w:rsidR="00E24EBB" w:rsidRDefault="00E24EBB" w:rsidP="00E24EBB">
      <w:pPr>
        <w:pStyle w:val="FOINaslov3"/>
      </w:pPr>
      <w:bookmarkStart w:id="48" w:name="_Toc364882410"/>
      <w:r>
        <w:t>Koraci razvoja i optimizacije web sustava</w:t>
      </w:r>
      <w:bookmarkEnd w:id="48"/>
    </w:p>
    <w:p w14:paraId="2A366171" w14:textId="2F8022AF" w:rsidR="00E24EBB" w:rsidRDefault="00E24EBB" w:rsidP="00E24EBB">
      <w:pPr>
        <w:pStyle w:val="FOINaslov2"/>
        <w:spacing w:after="200" w:line="276" w:lineRule="auto"/>
      </w:pPr>
      <w:bookmarkStart w:id="49" w:name="_Toc364882411"/>
      <w:r>
        <w:t>Optimizacija i mjerenje performansi web sustava</w:t>
      </w:r>
      <w:bookmarkEnd w:id="49"/>
    </w:p>
    <w:p w14:paraId="646A99BF" w14:textId="4D6D0CA0" w:rsidR="00E24EBB" w:rsidRDefault="00E24EBB" w:rsidP="00E24EBB">
      <w:pPr>
        <w:pStyle w:val="FOINaslov3"/>
      </w:pPr>
      <w:bookmarkStart w:id="50" w:name="_Toc364882412"/>
      <w:r>
        <w:t>Bez korištenja privremene memorije i indeksa u bazi podataka</w:t>
      </w:r>
      <w:bookmarkEnd w:id="50"/>
    </w:p>
    <w:p w14:paraId="68992D9E" w14:textId="4BFD17B1" w:rsidR="00E24EBB" w:rsidRDefault="00E24EBB" w:rsidP="00E24EBB">
      <w:pPr>
        <w:pStyle w:val="FOINaslov3"/>
      </w:pPr>
      <w:bookmarkStart w:id="51" w:name="_Toc364882413"/>
      <w:r>
        <w:t>Uz korištenje indeksa u bazi podataka</w:t>
      </w:r>
      <w:bookmarkEnd w:id="51"/>
    </w:p>
    <w:p w14:paraId="6B8A44F1" w14:textId="040A6259" w:rsidR="00E24EBB" w:rsidRDefault="00E24EBB" w:rsidP="00E24EBB">
      <w:pPr>
        <w:pStyle w:val="FOINaslov3"/>
      </w:pPr>
      <w:bookmarkStart w:id="52" w:name="_Toc364882414"/>
      <w:r>
        <w:t>Uz korištenje pohrane podataka u privremenu memoriju na strani aplikacije</w:t>
      </w:r>
      <w:bookmarkEnd w:id="52"/>
    </w:p>
    <w:p w14:paraId="6A708A60" w14:textId="1D3E3F8C" w:rsidR="00E24EBB" w:rsidRDefault="00E24EBB" w:rsidP="00E24EBB">
      <w:pPr>
        <w:pStyle w:val="FOINaslov3"/>
      </w:pPr>
      <w:bookmarkStart w:id="53" w:name="_Toc364882415"/>
      <w:r>
        <w:t>Uz korištenje pohrane rezultata u privremenu memoriju na strani HTTP servera za privremenu pohranu</w:t>
      </w:r>
      <w:bookmarkEnd w:id="53"/>
    </w:p>
    <w:p w14:paraId="462E6A25" w14:textId="47648C39" w:rsidR="009C0AD3" w:rsidRDefault="009C0AD3">
      <w:pPr>
        <w:spacing w:after="200" w:line="276" w:lineRule="auto"/>
      </w:pPr>
      <w:r>
        <w:br w:type="page"/>
      </w:r>
    </w:p>
    <w:p w14:paraId="24ACE01E" w14:textId="77777777" w:rsidR="000C5160" w:rsidRDefault="006427BF" w:rsidP="00C103FB">
      <w:pPr>
        <w:pStyle w:val="FOINaslov1"/>
      </w:pPr>
      <w:bookmarkStart w:id="54" w:name="_Toc364882416"/>
      <w:r>
        <w:t>Literatura</w:t>
      </w:r>
      <w:bookmarkEnd w:id="54"/>
    </w:p>
    <w:p w14:paraId="2494F5E2" w14:textId="22149545" w:rsidR="008978CA" w:rsidRPr="008978CA" w:rsidRDefault="0041026D" w:rsidP="008978CA">
      <w:pPr>
        <w:widowControl w:val="0"/>
        <w:autoSpaceDE w:val="0"/>
        <w:autoSpaceDN w:val="0"/>
        <w:adjustRightInd w:val="0"/>
        <w:spacing w:after="240"/>
        <w:rPr>
          <w:noProof/>
        </w:rPr>
      </w:pPr>
      <w:r w:rsidRPr="006A1E9C">
        <w:rPr>
          <w:shd w:val="clear" w:color="auto" w:fill="FFFFFF"/>
        </w:rPr>
        <w:fldChar w:fldCharType="begin" w:fldLock="1"/>
      </w:r>
      <w:r>
        <w:rPr>
          <w:shd w:val="clear" w:color="auto" w:fill="FFFFFF"/>
        </w:rPr>
        <w:instrText xml:space="preserve">ADDIN Mendeley Bibliography CSL_BIBLIOGRAPHY </w:instrText>
      </w:r>
      <w:r w:rsidRPr="006A1E9C">
        <w:rPr>
          <w:shd w:val="clear" w:color="auto" w:fill="FFFFFF"/>
        </w:rPr>
        <w:fldChar w:fldCharType="separate"/>
      </w:r>
      <w:r w:rsidR="008978CA" w:rsidRPr="008978CA">
        <w:rPr>
          <w:noProof/>
        </w:rPr>
        <w:t>Belshe, M., Thomson, M. and Peon, R. (2014) ‘Hypertext Transfer Protocol Version 2 (HTTP/2)’. Available at: https://tools.ietf.org/html/rfc7540 (Accessed: 20 August 2017).</w:t>
      </w:r>
    </w:p>
    <w:p w14:paraId="01A99CFF" w14:textId="77777777" w:rsidR="008978CA" w:rsidRPr="008978CA" w:rsidRDefault="008978CA" w:rsidP="008978CA">
      <w:pPr>
        <w:widowControl w:val="0"/>
        <w:autoSpaceDE w:val="0"/>
        <w:autoSpaceDN w:val="0"/>
        <w:adjustRightInd w:val="0"/>
        <w:spacing w:after="240"/>
        <w:rPr>
          <w:noProof/>
        </w:rPr>
      </w:pPr>
      <w:r w:rsidRPr="008978CA">
        <w:rPr>
          <w:noProof/>
        </w:rPr>
        <w:t xml:space="preserve">Berners-Lee, T. </w:t>
      </w:r>
      <w:r w:rsidRPr="008978CA">
        <w:rPr>
          <w:i/>
          <w:iCs/>
          <w:noProof/>
        </w:rPr>
        <w:t>et al.</w:t>
      </w:r>
      <w:r w:rsidRPr="008978CA">
        <w:rPr>
          <w:noProof/>
        </w:rPr>
        <w:t xml:space="preserve"> (1997) ‘RFC2068 - Hypertext Transfer Protocol -- HTTP/1.1’. Available at: https://tools.ietf.org/html/rfc2068 (Accessed: 18 August 2017).</w:t>
      </w:r>
    </w:p>
    <w:p w14:paraId="62F89776" w14:textId="77777777" w:rsidR="008978CA" w:rsidRPr="008978CA" w:rsidRDefault="008978CA" w:rsidP="008978CA">
      <w:pPr>
        <w:widowControl w:val="0"/>
        <w:autoSpaceDE w:val="0"/>
        <w:autoSpaceDN w:val="0"/>
        <w:adjustRightInd w:val="0"/>
        <w:spacing w:after="240"/>
        <w:rPr>
          <w:noProof/>
        </w:rPr>
      </w:pPr>
      <w:r w:rsidRPr="008978CA">
        <w:rPr>
          <w:noProof/>
        </w:rPr>
        <w:t xml:space="preserve">Berners-Lee, T. </w:t>
      </w:r>
      <w:r w:rsidRPr="008978CA">
        <w:rPr>
          <w:i/>
          <w:iCs/>
          <w:noProof/>
        </w:rPr>
        <w:t>et al.</w:t>
      </w:r>
      <w:r w:rsidRPr="008978CA">
        <w:rPr>
          <w:noProof/>
        </w:rPr>
        <w:t xml:space="preserve"> (2004) ‘Architecture of the World Wide Web, Volume One’, </w:t>
      </w:r>
      <w:r w:rsidRPr="008978CA">
        <w:rPr>
          <w:i/>
          <w:iCs/>
          <w:noProof/>
        </w:rPr>
        <w:t>W3C Recommendation 15 December 2004</w:t>
      </w:r>
      <w:r w:rsidRPr="008978CA">
        <w:rPr>
          <w:noProof/>
        </w:rPr>
        <w:t>. Available at: https://www.w3.org/TR/webarch/ (Accessed: 20 August 2017).</w:t>
      </w:r>
    </w:p>
    <w:p w14:paraId="75D765E1" w14:textId="77777777" w:rsidR="008978CA" w:rsidRPr="008978CA" w:rsidRDefault="008978CA" w:rsidP="008978CA">
      <w:pPr>
        <w:widowControl w:val="0"/>
        <w:autoSpaceDE w:val="0"/>
        <w:autoSpaceDN w:val="0"/>
        <w:adjustRightInd w:val="0"/>
        <w:spacing w:after="240"/>
        <w:rPr>
          <w:noProof/>
        </w:rPr>
      </w:pPr>
      <w:r w:rsidRPr="008978CA">
        <w:rPr>
          <w:noProof/>
        </w:rPr>
        <w:t xml:space="preserve">Christensen, E. </w:t>
      </w:r>
      <w:r w:rsidRPr="008978CA">
        <w:rPr>
          <w:i/>
          <w:iCs/>
          <w:noProof/>
        </w:rPr>
        <w:t>et al.</w:t>
      </w:r>
      <w:r w:rsidRPr="008978CA">
        <w:rPr>
          <w:noProof/>
        </w:rPr>
        <w:t xml:space="preserve"> (2001) </w:t>
      </w:r>
      <w:r w:rsidRPr="008978CA">
        <w:rPr>
          <w:i/>
          <w:iCs/>
          <w:noProof/>
        </w:rPr>
        <w:t>Web Service Definition Language (WSDL)</w:t>
      </w:r>
      <w:r w:rsidRPr="008978CA">
        <w:rPr>
          <w:noProof/>
        </w:rPr>
        <w:t>. Available at: https://www.w3.org/TR/wsdl (Accessed: 20 August 2017).</w:t>
      </w:r>
    </w:p>
    <w:p w14:paraId="636C5023" w14:textId="77777777" w:rsidR="008978CA" w:rsidRPr="008978CA" w:rsidRDefault="008978CA" w:rsidP="008978CA">
      <w:pPr>
        <w:widowControl w:val="0"/>
        <w:autoSpaceDE w:val="0"/>
        <w:autoSpaceDN w:val="0"/>
        <w:adjustRightInd w:val="0"/>
        <w:spacing w:after="240"/>
        <w:rPr>
          <w:noProof/>
        </w:rPr>
      </w:pPr>
      <w:r w:rsidRPr="008978CA">
        <w:rPr>
          <w:noProof/>
        </w:rPr>
        <w:t xml:space="preserve">Collins, W. (2012) </w:t>
      </w:r>
      <w:r w:rsidRPr="008978CA">
        <w:rPr>
          <w:i/>
          <w:iCs/>
          <w:noProof/>
        </w:rPr>
        <w:t>Collins English Dictionary - Complete &amp; Unabridged 2012 Digital Edition</w:t>
      </w:r>
      <w:r w:rsidRPr="008978CA">
        <w:rPr>
          <w:noProof/>
        </w:rPr>
        <w:t>. HarperCollins Publishers.</w:t>
      </w:r>
    </w:p>
    <w:p w14:paraId="4D4B4207" w14:textId="77777777" w:rsidR="008978CA" w:rsidRPr="008978CA" w:rsidRDefault="008978CA" w:rsidP="008978CA">
      <w:pPr>
        <w:widowControl w:val="0"/>
        <w:autoSpaceDE w:val="0"/>
        <w:autoSpaceDN w:val="0"/>
        <w:adjustRightInd w:val="0"/>
        <w:spacing w:after="240"/>
        <w:rPr>
          <w:noProof/>
        </w:rPr>
      </w:pPr>
      <w:r w:rsidRPr="008978CA">
        <w:rPr>
          <w:noProof/>
        </w:rPr>
        <w:t xml:space="preserve">Flanagan, D. (2011) </w:t>
      </w:r>
      <w:r w:rsidRPr="008978CA">
        <w:rPr>
          <w:i/>
          <w:iCs/>
          <w:noProof/>
        </w:rPr>
        <w:t>JavaScript: The Definitive Guide, 6th Edition - O’Reilly Media</w:t>
      </w:r>
      <w:r w:rsidRPr="008978CA">
        <w:rPr>
          <w:noProof/>
        </w:rPr>
        <w:t>. 6th edn. O’Reilly Media. Available at: http://shop.oreilly.com/product/9780596805531.do (Accessed: 20 August 2017).</w:t>
      </w:r>
    </w:p>
    <w:p w14:paraId="5B30F549" w14:textId="77777777" w:rsidR="008978CA" w:rsidRPr="008978CA" w:rsidRDefault="008978CA" w:rsidP="008978CA">
      <w:pPr>
        <w:widowControl w:val="0"/>
        <w:autoSpaceDE w:val="0"/>
        <w:autoSpaceDN w:val="0"/>
        <w:adjustRightInd w:val="0"/>
        <w:spacing w:after="240"/>
        <w:rPr>
          <w:noProof/>
        </w:rPr>
      </w:pPr>
      <w:r w:rsidRPr="008978CA">
        <w:rPr>
          <w:noProof/>
        </w:rPr>
        <w:t xml:space="preserve">Internet World Stats (2017) </w:t>
      </w:r>
      <w:r w:rsidRPr="008978CA">
        <w:rPr>
          <w:i/>
          <w:iCs/>
          <w:noProof/>
        </w:rPr>
        <w:t>World Internet Users Statistics and 2017 World Population Stats</w:t>
      </w:r>
      <w:r w:rsidRPr="008978CA">
        <w:rPr>
          <w:noProof/>
        </w:rPr>
        <w:t>. Available at: http://www.internetworldstats.com/stats.htm (Accessed: 18 August 2017).</w:t>
      </w:r>
    </w:p>
    <w:p w14:paraId="003EDD32" w14:textId="77777777" w:rsidR="008978CA" w:rsidRPr="008978CA" w:rsidRDefault="008978CA" w:rsidP="008978CA">
      <w:pPr>
        <w:widowControl w:val="0"/>
        <w:autoSpaceDE w:val="0"/>
        <w:autoSpaceDN w:val="0"/>
        <w:adjustRightInd w:val="0"/>
        <w:spacing w:after="240"/>
        <w:rPr>
          <w:noProof/>
        </w:rPr>
      </w:pPr>
      <w:r w:rsidRPr="008978CA">
        <w:rPr>
          <w:noProof/>
        </w:rPr>
        <w:t>IT Conversations (2003) ‘Rasmus Lerdorf, Senior Technical Yahoo: PHP, Behind the Mic’. Available at: https://web.archive.org/web/20130728125152/http://itc.conversationsnetwork.org/shows/detail58.html (Accessed: 19 August 2017).</w:t>
      </w:r>
    </w:p>
    <w:p w14:paraId="06B87B51" w14:textId="77777777" w:rsidR="008978CA" w:rsidRPr="008978CA" w:rsidRDefault="008978CA" w:rsidP="008978CA">
      <w:pPr>
        <w:widowControl w:val="0"/>
        <w:autoSpaceDE w:val="0"/>
        <w:autoSpaceDN w:val="0"/>
        <w:adjustRightInd w:val="0"/>
        <w:spacing w:after="240"/>
        <w:rPr>
          <w:noProof/>
        </w:rPr>
      </w:pPr>
      <w:r w:rsidRPr="008978CA">
        <w:rPr>
          <w:noProof/>
        </w:rPr>
        <w:t xml:space="preserve">Miller, R. B. (1968) ‘Response time in man-computer conversational transactions’, in </w:t>
      </w:r>
      <w:r w:rsidRPr="008978CA">
        <w:rPr>
          <w:i/>
          <w:iCs/>
          <w:noProof/>
        </w:rPr>
        <w:t>Proceedings of the December 9-11, 1968, fall joint computer conference, part I on - AFIPS ’68 (Fall, part I)</w:t>
      </w:r>
      <w:r w:rsidRPr="008978CA">
        <w:rPr>
          <w:noProof/>
        </w:rPr>
        <w:t>. New York, New York, USA: ACM Press, p. 267. doi: 10.1145/1476589.1476628.</w:t>
      </w:r>
    </w:p>
    <w:p w14:paraId="6E5F9616" w14:textId="77777777" w:rsidR="008978CA" w:rsidRPr="008978CA" w:rsidRDefault="008978CA" w:rsidP="008978CA">
      <w:pPr>
        <w:widowControl w:val="0"/>
        <w:autoSpaceDE w:val="0"/>
        <w:autoSpaceDN w:val="0"/>
        <w:adjustRightInd w:val="0"/>
        <w:spacing w:after="240"/>
        <w:rPr>
          <w:noProof/>
        </w:rPr>
      </w:pPr>
      <w:r w:rsidRPr="008978CA">
        <w:rPr>
          <w:noProof/>
        </w:rPr>
        <w:t xml:space="preserve">Nottingham, M. </w:t>
      </w:r>
      <w:r w:rsidRPr="008978CA">
        <w:rPr>
          <w:i/>
          <w:iCs/>
          <w:noProof/>
        </w:rPr>
        <w:t>et al.</w:t>
      </w:r>
      <w:r w:rsidRPr="008978CA">
        <w:rPr>
          <w:noProof/>
        </w:rPr>
        <w:t xml:space="preserve"> (2015) </w:t>
      </w:r>
      <w:r w:rsidRPr="008978CA">
        <w:rPr>
          <w:i/>
          <w:iCs/>
          <w:noProof/>
        </w:rPr>
        <w:t>Hypertext Transfer Protocol (httpbis)</w:t>
      </w:r>
      <w:r w:rsidRPr="008978CA">
        <w:rPr>
          <w:noProof/>
        </w:rPr>
        <w:t xml:space="preserve">, </w:t>
      </w:r>
      <w:r w:rsidRPr="008978CA">
        <w:rPr>
          <w:i/>
          <w:iCs/>
          <w:noProof/>
        </w:rPr>
        <w:t>IETF Datatracker</w:t>
      </w:r>
      <w:r w:rsidRPr="008978CA">
        <w:rPr>
          <w:noProof/>
        </w:rPr>
        <w:t>.</w:t>
      </w:r>
    </w:p>
    <w:p w14:paraId="640DB308" w14:textId="77777777" w:rsidR="008978CA" w:rsidRPr="008978CA" w:rsidRDefault="008978CA" w:rsidP="008978CA">
      <w:pPr>
        <w:widowControl w:val="0"/>
        <w:autoSpaceDE w:val="0"/>
        <w:autoSpaceDN w:val="0"/>
        <w:adjustRightInd w:val="0"/>
        <w:spacing w:after="240"/>
        <w:rPr>
          <w:noProof/>
        </w:rPr>
      </w:pPr>
      <w:r w:rsidRPr="008978CA">
        <w:rPr>
          <w:noProof/>
        </w:rPr>
        <w:t xml:space="preserve">Poushter, J. (2016) ‘Smartphone Ownership and Internet Usage Continues to Climb in Emerging Economies’, </w:t>
      </w:r>
      <w:r w:rsidRPr="008978CA">
        <w:rPr>
          <w:i/>
          <w:iCs/>
          <w:noProof/>
        </w:rPr>
        <w:t>Pew Research Center</w:t>
      </w:r>
      <w:r w:rsidRPr="008978CA">
        <w:rPr>
          <w:noProof/>
        </w:rPr>
        <w:t>, pp. 1–45. doi: 10.1017/CBO9781107415324.004.</w:t>
      </w:r>
    </w:p>
    <w:p w14:paraId="7C9A1DEF" w14:textId="77777777" w:rsidR="008978CA" w:rsidRPr="008978CA" w:rsidRDefault="008978CA" w:rsidP="008978CA">
      <w:pPr>
        <w:widowControl w:val="0"/>
        <w:autoSpaceDE w:val="0"/>
        <w:autoSpaceDN w:val="0"/>
        <w:adjustRightInd w:val="0"/>
        <w:spacing w:after="240"/>
        <w:rPr>
          <w:noProof/>
        </w:rPr>
      </w:pPr>
      <w:r w:rsidRPr="008978CA">
        <w:rPr>
          <w:noProof/>
        </w:rPr>
        <w:t xml:space="preserve">Shellhammer, A. (2017) </w:t>
      </w:r>
      <w:r w:rsidRPr="008978CA">
        <w:rPr>
          <w:i/>
          <w:iCs/>
          <w:noProof/>
        </w:rPr>
        <w:t>The need for mobile speed: How mobile latency impacts publisher revenue</w:t>
      </w:r>
      <w:r w:rsidRPr="008978CA">
        <w:rPr>
          <w:noProof/>
        </w:rPr>
        <w:t>. Available at: https://www.doubleclickbygoogle.com/articles/mobile-speed-matters/ (Accessed: 18 August 2017).</w:t>
      </w:r>
    </w:p>
    <w:p w14:paraId="3F7B4678" w14:textId="77777777" w:rsidR="008978CA" w:rsidRPr="008978CA" w:rsidRDefault="008978CA" w:rsidP="008978CA">
      <w:pPr>
        <w:widowControl w:val="0"/>
        <w:autoSpaceDE w:val="0"/>
        <w:autoSpaceDN w:val="0"/>
        <w:adjustRightInd w:val="0"/>
        <w:spacing w:after="240"/>
        <w:rPr>
          <w:noProof/>
        </w:rPr>
      </w:pPr>
      <w:r w:rsidRPr="008978CA">
        <w:rPr>
          <w:noProof/>
        </w:rPr>
        <w:t xml:space="preserve">Souders, S. (2007) </w:t>
      </w:r>
      <w:r w:rsidRPr="008978CA">
        <w:rPr>
          <w:i/>
          <w:iCs/>
          <w:noProof/>
        </w:rPr>
        <w:t>14 Rules for Faster-Loading Web Sites</w:t>
      </w:r>
      <w:r w:rsidRPr="008978CA">
        <w:rPr>
          <w:noProof/>
        </w:rPr>
        <w:t>. Available at: http://stevesouders.com/hpws/ (Accessed: 20 August 2017).</w:t>
      </w:r>
    </w:p>
    <w:p w14:paraId="774B521E" w14:textId="77777777" w:rsidR="008978CA" w:rsidRPr="008978CA" w:rsidRDefault="008978CA" w:rsidP="008978CA">
      <w:pPr>
        <w:widowControl w:val="0"/>
        <w:autoSpaceDE w:val="0"/>
        <w:autoSpaceDN w:val="0"/>
        <w:adjustRightInd w:val="0"/>
        <w:spacing w:after="240"/>
        <w:rPr>
          <w:noProof/>
        </w:rPr>
      </w:pPr>
      <w:r w:rsidRPr="008978CA">
        <w:rPr>
          <w:noProof/>
        </w:rPr>
        <w:t xml:space="preserve">Stogov, D. and Suraski, Z. (2014) </w:t>
      </w:r>
      <w:r w:rsidRPr="008978CA">
        <w:rPr>
          <w:i/>
          <w:iCs/>
          <w:noProof/>
        </w:rPr>
        <w:t>PHP RFC: Move the phpng branch into master</w:t>
      </w:r>
      <w:r w:rsidRPr="008978CA">
        <w:rPr>
          <w:noProof/>
        </w:rPr>
        <w:t>. Available at: https://wiki.php.net/rfc/phpng (Accessed: 20 August 2017).</w:t>
      </w:r>
    </w:p>
    <w:p w14:paraId="1F9A31A7" w14:textId="77777777" w:rsidR="008978CA" w:rsidRPr="008978CA" w:rsidRDefault="008978CA" w:rsidP="008978CA">
      <w:pPr>
        <w:widowControl w:val="0"/>
        <w:autoSpaceDE w:val="0"/>
        <w:autoSpaceDN w:val="0"/>
        <w:adjustRightInd w:val="0"/>
        <w:spacing w:after="240"/>
        <w:rPr>
          <w:noProof/>
        </w:rPr>
      </w:pPr>
      <w:r w:rsidRPr="008978CA">
        <w:rPr>
          <w:noProof/>
        </w:rPr>
        <w:t xml:space="preserve">Sturgeon, P. (2014) </w:t>
      </w:r>
      <w:r w:rsidRPr="008978CA">
        <w:rPr>
          <w:i/>
          <w:iCs/>
          <w:noProof/>
        </w:rPr>
        <w:t>The Neverending Muppet Debate of PHP 6 v PHP 7 | Phil Sturgeon</w:t>
      </w:r>
      <w:r w:rsidRPr="008978CA">
        <w:rPr>
          <w:noProof/>
        </w:rPr>
        <w:t>. Available at: https://philsturgeon.uk/php/2014/07/23/neverending-muppet-debate-of-php-6-v-php-7/ (Accessed: 20 August 2017).</w:t>
      </w:r>
    </w:p>
    <w:p w14:paraId="796F84BE" w14:textId="77777777" w:rsidR="008978CA" w:rsidRPr="008978CA" w:rsidRDefault="008978CA" w:rsidP="008978CA">
      <w:pPr>
        <w:widowControl w:val="0"/>
        <w:autoSpaceDE w:val="0"/>
        <w:autoSpaceDN w:val="0"/>
        <w:adjustRightInd w:val="0"/>
        <w:spacing w:after="240"/>
        <w:rPr>
          <w:noProof/>
        </w:rPr>
      </w:pPr>
      <w:r w:rsidRPr="008978CA">
        <w:rPr>
          <w:noProof/>
        </w:rPr>
        <w:t xml:space="preserve">The PHP Group (2017a) </w:t>
      </w:r>
      <w:r w:rsidRPr="008978CA">
        <w:rPr>
          <w:i/>
          <w:iCs/>
          <w:noProof/>
        </w:rPr>
        <w:t>History of PHP and Related Projects</w:t>
      </w:r>
      <w:r w:rsidRPr="008978CA">
        <w:rPr>
          <w:noProof/>
        </w:rPr>
        <w:t>. Available at: http://php.net/manual/en/history.php.php (Accessed: 19 August 2017).</w:t>
      </w:r>
    </w:p>
    <w:p w14:paraId="46446C40" w14:textId="77777777" w:rsidR="008978CA" w:rsidRPr="008978CA" w:rsidRDefault="008978CA" w:rsidP="008978CA">
      <w:pPr>
        <w:widowControl w:val="0"/>
        <w:autoSpaceDE w:val="0"/>
        <w:autoSpaceDN w:val="0"/>
        <w:adjustRightInd w:val="0"/>
        <w:spacing w:after="240"/>
        <w:rPr>
          <w:noProof/>
        </w:rPr>
      </w:pPr>
      <w:r w:rsidRPr="008978CA">
        <w:rPr>
          <w:noProof/>
        </w:rPr>
        <w:t xml:space="preserve">The PHP Group (2017b) </w:t>
      </w:r>
      <w:r w:rsidRPr="008978CA">
        <w:rPr>
          <w:i/>
          <w:iCs/>
          <w:noProof/>
        </w:rPr>
        <w:t>PHP: Supported Versions</w:t>
      </w:r>
      <w:r w:rsidRPr="008978CA">
        <w:rPr>
          <w:noProof/>
        </w:rPr>
        <w:t>. Available at: http://php.net/supported-versions.php (Accessed: 20 August 2017).</w:t>
      </w:r>
    </w:p>
    <w:p w14:paraId="49F9BD93" w14:textId="77777777" w:rsidR="008978CA" w:rsidRPr="008978CA" w:rsidRDefault="008978CA" w:rsidP="008978CA">
      <w:pPr>
        <w:widowControl w:val="0"/>
        <w:autoSpaceDE w:val="0"/>
        <w:autoSpaceDN w:val="0"/>
        <w:adjustRightInd w:val="0"/>
        <w:spacing w:after="240"/>
        <w:rPr>
          <w:noProof/>
        </w:rPr>
      </w:pPr>
      <w:r w:rsidRPr="008978CA">
        <w:rPr>
          <w:noProof/>
        </w:rPr>
        <w:t xml:space="preserve">The PHP Group (2017c) </w:t>
      </w:r>
      <w:r w:rsidRPr="008978CA">
        <w:rPr>
          <w:i/>
          <w:iCs/>
          <w:noProof/>
        </w:rPr>
        <w:t>PHP: Unsupported Branches</w:t>
      </w:r>
      <w:r w:rsidRPr="008978CA">
        <w:rPr>
          <w:noProof/>
        </w:rPr>
        <w:t>. Available at: http://php.net/eol.php (Accessed: 20 August 2017).</w:t>
      </w:r>
    </w:p>
    <w:p w14:paraId="0CEA8094" w14:textId="77777777" w:rsidR="008978CA" w:rsidRPr="008978CA" w:rsidRDefault="008978CA" w:rsidP="008978CA">
      <w:pPr>
        <w:widowControl w:val="0"/>
        <w:autoSpaceDE w:val="0"/>
        <w:autoSpaceDN w:val="0"/>
        <w:adjustRightInd w:val="0"/>
        <w:spacing w:after="240"/>
        <w:rPr>
          <w:noProof/>
        </w:rPr>
      </w:pPr>
      <w:r w:rsidRPr="008978CA">
        <w:rPr>
          <w:noProof/>
        </w:rPr>
        <w:t xml:space="preserve">Trachtenberg, A. (2004) </w:t>
      </w:r>
      <w:r w:rsidRPr="008978CA">
        <w:rPr>
          <w:i/>
          <w:iCs/>
          <w:noProof/>
        </w:rPr>
        <w:t>Upgrading to PHP 5</w:t>
      </w:r>
      <w:r w:rsidRPr="008978CA">
        <w:rPr>
          <w:noProof/>
        </w:rPr>
        <w:t>. O’Reilly Media. Available at: http://shop.oreilly.com/product/9780596006365.do (Accessed: 20 August 2017).</w:t>
      </w:r>
    </w:p>
    <w:p w14:paraId="1B536EE2" w14:textId="77777777" w:rsidR="008978CA" w:rsidRPr="008978CA" w:rsidRDefault="008978CA" w:rsidP="008978CA">
      <w:pPr>
        <w:widowControl w:val="0"/>
        <w:autoSpaceDE w:val="0"/>
        <w:autoSpaceDN w:val="0"/>
        <w:adjustRightInd w:val="0"/>
        <w:spacing w:after="240"/>
        <w:rPr>
          <w:noProof/>
        </w:rPr>
      </w:pPr>
      <w:r w:rsidRPr="008978CA">
        <w:rPr>
          <w:noProof/>
        </w:rPr>
        <w:t xml:space="preserve">VPN Mentor (2017) </w:t>
      </w:r>
      <w:r w:rsidRPr="008978CA">
        <w:rPr>
          <w:i/>
          <w:iCs/>
          <w:noProof/>
        </w:rPr>
        <w:t>Internet Trends 2017. Stats &amp; Facts in the U.S. and Worldwide</w:t>
      </w:r>
      <w:r w:rsidRPr="008978CA">
        <w:rPr>
          <w:noProof/>
        </w:rPr>
        <w:t>. Available at: https://www.vpnmentor.com/blog/vital-internet-trends/ (Accessed: 18 August 2017).</w:t>
      </w:r>
    </w:p>
    <w:p w14:paraId="6AD181A8" w14:textId="77777777" w:rsidR="008978CA" w:rsidRPr="008978CA" w:rsidRDefault="008978CA" w:rsidP="008978CA">
      <w:pPr>
        <w:widowControl w:val="0"/>
        <w:autoSpaceDE w:val="0"/>
        <w:autoSpaceDN w:val="0"/>
        <w:adjustRightInd w:val="0"/>
        <w:spacing w:after="240"/>
        <w:rPr>
          <w:noProof/>
        </w:rPr>
      </w:pPr>
      <w:r w:rsidRPr="008978CA">
        <w:rPr>
          <w:noProof/>
        </w:rPr>
        <w:t xml:space="preserve">W3Techs (2017a) </w:t>
      </w:r>
      <w:r w:rsidRPr="008978CA">
        <w:rPr>
          <w:i/>
          <w:iCs/>
          <w:noProof/>
        </w:rPr>
        <w:t>Historical trends in the usage of PHP version 5, August 2017</w:t>
      </w:r>
      <w:r w:rsidRPr="008978CA">
        <w:rPr>
          <w:noProof/>
        </w:rPr>
        <w:t>. Available at: https://w3techs.com/technologies/history_details/pl-php/5 (Accessed: 20 August 2017).</w:t>
      </w:r>
    </w:p>
    <w:p w14:paraId="0267F4A9" w14:textId="77777777" w:rsidR="008978CA" w:rsidRPr="008978CA" w:rsidRDefault="008978CA" w:rsidP="008978CA">
      <w:pPr>
        <w:widowControl w:val="0"/>
        <w:autoSpaceDE w:val="0"/>
        <w:autoSpaceDN w:val="0"/>
        <w:adjustRightInd w:val="0"/>
        <w:spacing w:after="240"/>
        <w:rPr>
          <w:noProof/>
        </w:rPr>
      </w:pPr>
      <w:r w:rsidRPr="008978CA">
        <w:rPr>
          <w:noProof/>
        </w:rPr>
        <w:t xml:space="preserve">W3Techs (2017b) </w:t>
      </w:r>
      <w:r w:rsidRPr="008978CA">
        <w:rPr>
          <w:i/>
          <w:iCs/>
          <w:noProof/>
        </w:rPr>
        <w:t>Usage Statistics of HTTP/2 for Websites, August 2017</w:t>
      </w:r>
      <w:r w:rsidRPr="008978CA">
        <w:rPr>
          <w:noProof/>
        </w:rPr>
        <w:t>. Available at: https://w3techs.com/technologies/details/ce-http2/all/all (Accessed: 20 August 2017).</w:t>
      </w:r>
    </w:p>
    <w:p w14:paraId="692196CA" w14:textId="77777777" w:rsidR="008978CA" w:rsidRPr="008978CA" w:rsidRDefault="008978CA" w:rsidP="008978CA">
      <w:pPr>
        <w:widowControl w:val="0"/>
        <w:autoSpaceDE w:val="0"/>
        <w:autoSpaceDN w:val="0"/>
        <w:adjustRightInd w:val="0"/>
        <w:spacing w:after="240"/>
        <w:rPr>
          <w:noProof/>
        </w:rPr>
      </w:pPr>
      <w:r w:rsidRPr="008978CA">
        <w:rPr>
          <w:noProof/>
        </w:rPr>
        <w:t xml:space="preserve">Zmievski, A. (2005) </w:t>
      </w:r>
      <w:r w:rsidRPr="008978CA">
        <w:rPr>
          <w:i/>
          <w:iCs/>
          <w:noProof/>
        </w:rPr>
        <w:t>[PHP-DEV] PHP Unicode support design document</w:t>
      </w:r>
      <w:r w:rsidRPr="008978CA">
        <w:rPr>
          <w:noProof/>
        </w:rPr>
        <w:t>. Available at: https://marc.info/?l=php-internals&amp;m=112365908921757&amp;w=1 (Accessed: 20 August 2017).</w:t>
      </w:r>
    </w:p>
    <w:p w14:paraId="48A2A158" w14:textId="77777777" w:rsidR="008978CA" w:rsidRPr="008978CA" w:rsidRDefault="008978CA" w:rsidP="008978CA">
      <w:pPr>
        <w:widowControl w:val="0"/>
        <w:autoSpaceDE w:val="0"/>
        <w:autoSpaceDN w:val="0"/>
        <w:adjustRightInd w:val="0"/>
        <w:spacing w:after="240"/>
        <w:rPr>
          <w:noProof/>
        </w:rPr>
      </w:pPr>
      <w:r w:rsidRPr="008978CA">
        <w:rPr>
          <w:noProof/>
        </w:rPr>
        <w:t xml:space="preserve">Zmievski, A. (2011) </w:t>
      </w:r>
      <w:r w:rsidRPr="008978CA">
        <w:rPr>
          <w:i/>
          <w:iCs/>
          <w:noProof/>
        </w:rPr>
        <w:t>The Good, the Bad, and the Ugly: What Happened to Unicode and PHP 6</w:t>
      </w:r>
      <w:r w:rsidRPr="008978CA">
        <w:rPr>
          <w:noProof/>
        </w:rPr>
        <w:t>. Available at: https://www.slideshare.net/andreizm/the-good-the-bad-and-the-ugly-what-happened-to-unicode-and-php-6 (Accessed: 20 August 2017).</w:t>
      </w:r>
    </w:p>
    <w:p w14:paraId="04C5102E" w14:textId="099BB06C" w:rsidR="00603A4D" w:rsidRPr="006A1E9C" w:rsidRDefault="0041026D" w:rsidP="008978CA">
      <w:pPr>
        <w:widowControl w:val="0"/>
        <w:autoSpaceDE w:val="0"/>
        <w:autoSpaceDN w:val="0"/>
        <w:adjustRightInd w:val="0"/>
        <w:spacing w:after="240"/>
      </w:pPr>
      <w:r w:rsidRPr="006A1E9C">
        <w:fldChar w:fldCharType="end"/>
      </w:r>
    </w:p>
    <w:p w14:paraId="42D22F73" w14:textId="1F717804" w:rsidR="006A1E9C" w:rsidRDefault="006A1E9C" w:rsidP="006A1E9C">
      <w:pPr>
        <w:pStyle w:val="Lista"/>
        <w:numPr>
          <w:ilvl w:val="0"/>
          <w:numId w:val="0"/>
        </w:numPr>
        <w:jc w:val="left"/>
        <w:rPr>
          <w:rFonts w:cstheme="minorHAnsi"/>
          <w:shd w:val="clear" w:color="auto" w:fill="FFFFFF"/>
        </w:rPr>
      </w:pPr>
      <w:r>
        <w:rPr>
          <w:rFonts w:cstheme="minorHAnsi"/>
          <w:shd w:val="clear" w:color="auto" w:fill="FFFFFF"/>
        </w:rPr>
        <w:br w:type="page"/>
      </w:r>
    </w:p>
    <w:p w14:paraId="681F0954" w14:textId="048D5AA2" w:rsidR="00E24EBB" w:rsidRDefault="00D10D34" w:rsidP="00E24EBB">
      <w:pPr>
        <w:pStyle w:val="FOINaslov1"/>
      </w:pPr>
      <w:bookmarkStart w:id="55" w:name="_Toc364882417"/>
      <w:r>
        <w:t>Izvorni kod praktičnog primjera</w:t>
      </w:r>
      <w:bookmarkEnd w:id="55"/>
    </w:p>
    <w:p w14:paraId="71674E0F" w14:textId="03ABFD45" w:rsidR="000D1A96" w:rsidRPr="00C90FCE" w:rsidRDefault="000D1A96" w:rsidP="00D10D34"/>
    <w:sectPr w:rsidR="000D1A96" w:rsidRPr="00C90FCE" w:rsidSect="0015288B">
      <w:footerReference w:type="default" r:id="rId15"/>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5CF3C8" w14:textId="77777777" w:rsidR="002B5C19" w:rsidRDefault="002B5C19" w:rsidP="0015288B">
      <w:r>
        <w:separator/>
      </w:r>
    </w:p>
  </w:endnote>
  <w:endnote w:type="continuationSeparator" w:id="0">
    <w:p w14:paraId="592D63F2" w14:textId="77777777" w:rsidR="002B5C19" w:rsidRDefault="002B5C19"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Courier">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D5441D" w14:textId="77777777" w:rsidR="002B5C19" w:rsidRDefault="002B5C19">
    <w:pPr>
      <w:pStyle w:val="Footer"/>
      <w:jc w:val="right"/>
    </w:pPr>
  </w:p>
  <w:p w14:paraId="75A2E360" w14:textId="77777777" w:rsidR="002B5C19" w:rsidRDefault="002B5C1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73651"/>
      <w:docPartObj>
        <w:docPartGallery w:val="Page Numbers (Bottom of Page)"/>
        <w:docPartUnique/>
      </w:docPartObj>
    </w:sdtPr>
    <w:sdtContent>
      <w:p w14:paraId="7D6FC2C5" w14:textId="77777777" w:rsidR="002B5C19" w:rsidRDefault="002B5C19">
        <w:pPr>
          <w:pStyle w:val="Footer"/>
          <w:jc w:val="right"/>
        </w:pPr>
        <w:r>
          <w:fldChar w:fldCharType="begin"/>
        </w:r>
        <w:r>
          <w:instrText xml:space="preserve"> PAGE   \* MERGEFORMAT </w:instrText>
        </w:r>
        <w:r>
          <w:fldChar w:fldCharType="separate"/>
        </w:r>
        <w:r w:rsidR="000F47CA">
          <w:rPr>
            <w:noProof/>
          </w:rPr>
          <w:t>II</w:t>
        </w:r>
        <w:r>
          <w:rPr>
            <w:noProof/>
          </w:rPr>
          <w:fldChar w:fldCharType="end"/>
        </w:r>
      </w:p>
    </w:sdtContent>
  </w:sdt>
  <w:p w14:paraId="438FF31B" w14:textId="77777777" w:rsidR="002B5C19" w:rsidRDefault="002B5C19">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73647"/>
      <w:docPartObj>
        <w:docPartGallery w:val="Page Numbers (Bottom of Page)"/>
        <w:docPartUnique/>
      </w:docPartObj>
    </w:sdtPr>
    <w:sdtContent>
      <w:p w14:paraId="123DA7C6" w14:textId="77777777" w:rsidR="002B5C19" w:rsidRDefault="002B5C19">
        <w:pPr>
          <w:pStyle w:val="Footer"/>
          <w:jc w:val="right"/>
        </w:pPr>
        <w:r>
          <w:fldChar w:fldCharType="begin"/>
        </w:r>
        <w:r>
          <w:instrText xml:space="preserve"> PAGE   \* MERGEFORMAT </w:instrText>
        </w:r>
        <w:r>
          <w:fldChar w:fldCharType="separate"/>
        </w:r>
        <w:r w:rsidR="000F47CA">
          <w:rPr>
            <w:noProof/>
          </w:rPr>
          <w:t>6</w:t>
        </w:r>
        <w:r>
          <w:rPr>
            <w:noProof/>
          </w:rPr>
          <w:fldChar w:fldCharType="end"/>
        </w:r>
      </w:p>
    </w:sdtContent>
  </w:sdt>
  <w:p w14:paraId="625A03F6" w14:textId="77777777" w:rsidR="002B5C19" w:rsidRDefault="002B5C1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2A7C2E" w14:textId="77777777" w:rsidR="002B5C19" w:rsidRDefault="002B5C19" w:rsidP="0015288B">
      <w:r>
        <w:separator/>
      </w:r>
    </w:p>
  </w:footnote>
  <w:footnote w:type="continuationSeparator" w:id="0">
    <w:p w14:paraId="57D7950A" w14:textId="77777777" w:rsidR="002B5C19" w:rsidRDefault="002B5C19" w:rsidP="0015288B">
      <w:r>
        <w:continuationSeparator/>
      </w:r>
    </w:p>
  </w:footnote>
  <w:footnote w:id="1">
    <w:p w14:paraId="4907D08F" w14:textId="036A6F4E" w:rsidR="002B5C19" w:rsidRDefault="002B5C19">
      <w:pPr>
        <w:pStyle w:val="FootnoteText"/>
      </w:pPr>
      <w:r w:rsidRPr="00957567">
        <w:rPr>
          <w:rStyle w:val="FootnoteReference"/>
        </w:rPr>
        <w:footnoteRef/>
      </w:r>
      <w:r>
        <w:t xml:space="preserve"> </w:t>
      </w:r>
      <w:hyperlink r:id="rId1" w:history="1">
        <w:r w:rsidRPr="001F4FCE">
          <w:rPr>
            <w:rStyle w:val="Hyperlink"/>
          </w:rPr>
          <w:t>https://home.cern/topics/birth-web</w:t>
        </w:r>
      </w:hyperlink>
      <w:r>
        <w:t xml:space="preserve"> Službeni podaci o rođenju weba</w:t>
      </w:r>
    </w:p>
  </w:footnote>
  <w:footnote w:id="2">
    <w:p w14:paraId="384AA4C4" w14:textId="001D70B0" w:rsidR="002B5C19" w:rsidRDefault="002B5C19">
      <w:pPr>
        <w:pStyle w:val="FootnoteText"/>
      </w:pPr>
      <w:r w:rsidRPr="00957567">
        <w:rPr>
          <w:rStyle w:val="FootnoteReference"/>
        </w:rPr>
        <w:footnoteRef/>
      </w:r>
      <w:r>
        <w:t xml:space="preserve"> </w:t>
      </w:r>
      <w:hyperlink r:id="rId2" w:history="1">
        <w:r w:rsidRPr="001F4FCE">
          <w:rPr>
            <w:rStyle w:val="Hyperlink"/>
          </w:rPr>
          <w:t>http://info.cern.ch/hypertext/WWW/TheProject.html</w:t>
        </w:r>
      </w:hyperlink>
      <w:r>
        <w:t xml:space="preserve"> Prva web stranica koju je Tim Berners-Lee objavio 1990. godine </w:t>
      </w:r>
    </w:p>
  </w:footnote>
  <w:footnote w:id="3">
    <w:p w14:paraId="6AB4B818" w14:textId="5DD05729" w:rsidR="002B5C19" w:rsidRDefault="002B5C19">
      <w:pPr>
        <w:pStyle w:val="FootnoteText"/>
      </w:pPr>
      <w:r w:rsidRPr="00957567">
        <w:rPr>
          <w:rStyle w:val="FootnoteReference"/>
        </w:rPr>
        <w:footnoteRef/>
      </w:r>
      <w:r>
        <w:t xml:space="preserve"> </w:t>
      </w:r>
      <w:hyperlink r:id="rId3" w:history="1">
        <w:r w:rsidRPr="001F4FCE">
          <w:rPr>
            <w:rStyle w:val="Hyperlink"/>
          </w:rPr>
          <w:t>https://www.ietf.org/</w:t>
        </w:r>
      </w:hyperlink>
      <w:r>
        <w:t xml:space="preserve"> - Internet Engineering Task Force organizacija</w:t>
      </w:r>
    </w:p>
  </w:footnote>
  <w:footnote w:id="4">
    <w:p w14:paraId="42634BD9" w14:textId="1CACB2FD" w:rsidR="002B5C19" w:rsidRDefault="002B5C19">
      <w:pPr>
        <w:pStyle w:val="FootnoteText"/>
      </w:pPr>
      <w:r w:rsidRPr="00957567">
        <w:rPr>
          <w:rStyle w:val="FootnoteReference"/>
        </w:rPr>
        <w:footnoteRef/>
      </w:r>
      <w:r>
        <w:t xml:space="preserve"> </w:t>
      </w:r>
      <w:hyperlink r:id="rId4" w:history="1">
        <w:r w:rsidRPr="001F4FCE">
          <w:rPr>
            <w:rStyle w:val="Hyperlink"/>
          </w:rPr>
          <w:t>https://www.w3.org/</w:t>
        </w:r>
      </w:hyperlink>
      <w:r>
        <w:t xml:space="preserve"> - World Wide Web Consortium (W3C) konzorcij</w:t>
      </w:r>
    </w:p>
  </w:footnote>
  <w:footnote w:id="5">
    <w:p w14:paraId="29A975EC" w14:textId="070C4953" w:rsidR="002B5C19" w:rsidRDefault="002B5C19">
      <w:pPr>
        <w:pStyle w:val="FootnoteText"/>
      </w:pPr>
      <w:r>
        <w:rPr>
          <w:rStyle w:val="FootnoteReference"/>
        </w:rPr>
        <w:footnoteRef/>
      </w:r>
      <w:r>
        <w:t xml:space="preserve"> </w:t>
      </w:r>
      <w:hyperlink r:id="rId5" w:history="1">
        <w:r w:rsidRPr="006F7941">
          <w:rPr>
            <w:rStyle w:val="Hyperlink"/>
          </w:rPr>
          <w:t>https://www.ietf.org/iesg/</w:t>
        </w:r>
      </w:hyperlink>
      <w:r>
        <w:t xml:space="preserve"> - službena web stranica IESG grupe zadužene za tehničko upravljanje aktivnosti IETF te donošenje Internet standarda.</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8447FB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6AD2848A"/>
    <w:lvl w:ilvl="0">
      <w:start w:val="1"/>
      <w:numFmt w:val="decimal"/>
      <w:lvlText w:val="%1."/>
      <w:lvlJc w:val="left"/>
      <w:pPr>
        <w:tabs>
          <w:tab w:val="num" w:pos="1492"/>
        </w:tabs>
        <w:ind w:left="1492" w:hanging="360"/>
      </w:pPr>
    </w:lvl>
  </w:abstractNum>
  <w:abstractNum w:abstractNumId="2">
    <w:nsid w:val="FFFFFF7D"/>
    <w:multiLevelType w:val="singleLevel"/>
    <w:tmpl w:val="99641754"/>
    <w:lvl w:ilvl="0">
      <w:start w:val="1"/>
      <w:numFmt w:val="decimal"/>
      <w:lvlText w:val="%1."/>
      <w:lvlJc w:val="left"/>
      <w:pPr>
        <w:tabs>
          <w:tab w:val="num" w:pos="1209"/>
        </w:tabs>
        <w:ind w:left="1209" w:hanging="360"/>
      </w:pPr>
    </w:lvl>
  </w:abstractNum>
  <w:abstractNum w:abstractNumId="3">
    <w:nsid w:val="FFFFFF7E"/>
    <w:multiLevelType w:val="singleLevel"/>
    <w:tmpl w:val="46FED85A"/>
    <w:lvl w:ilvl="0">
      <w:start w:val="1"/>
      <w:numFmt w:val="decimal"/>
      <w:lvlText w:val="%1."/>
      <w:lvlJc w:val="left"/>
      <w:pPr>
        <w:tabs>
          <w:tab w:val="num" w:pos="926"/>
        </w:tabs>
        <w:ind w:left="926" w:hanging="360"/>
      </w:pPr>
    </w:lvl>
  </w:abstractNum>
  <w:abstractNum w:abstractNumId="4">
    <w:nsid w:val="FFFFFF7F"/>
    <w:multiLevelType w:val="singleLevel"/>
    <w:tmpl w:val="F6E67134"/>
    <w:lvl w:ilvl="0">
      <w:start w:val="1"/>
      <w:numFmt w:val="decimal"/>
      <w:lvlText w:val="%1."/>
      <w:lvlJc w:val="left"/>
      <w:pPr>
        <w:tabs>
          <w:tab w:val="num" w:pos="643"/>
        </w:tabs>
        <w:ind w:left="643" w:hanging="360"/>
      </w:pPr>
    </w:lvl>
  </w:abstractNum>
  <w:abstractNum w:abstractNumId="5">
    <w:nsid w:val="FFFFFF80"/>
    <w:multiLevelType w:val="singleLevel"/>
    <w:tmpl w:val="22709CB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905A5174"/>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D50264D0"/>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076E4C4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FBA6C096"/>
    <w:lvl w:ilvl="0">
      <w:start w:val="1"/>
      <w:numFmt w:val="decimal"/>
      <w:lvlText w:val="%1."/>
      <w:lvlJc w:val="left"/>
      <w:pPr>
        <w:tabs>
          <w:tab w:val="num" w:pos="360"/>
        </w:tabs>
        <w:ind w:left="360" w:hanging="360"/>
      </w:pPr>
    </w:lvl>
  </w:abstractNum>
  <w:abstractNum w:abstractNumId="10">
    <w:nsid w:val="FFFFFF89"/>
    <w:multiLevelType w:val="singleLevel"/>
    <w:tmpl w:val="8410C9AA"/>
    <w:lvl w:ilvl="0">
      <w:start w:val="1"/>
      <w:numFmt w:val="bullet"/>
      <w:lvlText w:val=""/>
      <w:lvlJc w:val="left"/>
      <w:pPr>
        <w:tabs>
          <w:tab w:val="num" w:pos="360"/>
        </w:tabs>
        <w:ind w:left="360" w:hanging="360"/>
      </w:pPr>
      <w:rPr>
        <w:rFonts w:ascii="Symbol" w:hAnsi="Symbol" w:hint="default"/>
      </w:rPr>
    </w:lvl>
  </w:abstractNum>
  <w:abstractNum w:abstractNumId="11">
    <w:nsid w:val="00C36962"/>
    <w:multiLevelType w:val="hybridMultilevel"/>
    <w:tmpl w:val="5198ACB8"/>
    <w:lvl w:ilvl="0" w:tplc="041A0001">
      <w:start w:val="1"/>
      <w:numFmt w:val="bullet"/>
      <w:lvlText w:val=""/>
      <w:lvlJc w:val="left"/>
      <w:pPr>
        <w:ind w:left="1145" w:hanging="360"/>
      </w:pPr>
      <w:rPr>
        <w:rFonts w:ascii="Symbol" w:hAnsi="Symbol" w:hint="default"/>
      </w:rPr>
    </w:lvl>
    <w:lvl w:ilvl="1" w:tplc="041A0003" w:tentative="1">
      <w:start w:val="1"/>
      <w:numFmt w:val="bullet"/>
      <w:lvlText w:val="o"/>
      <w:lvlJc w:val="left"/>
      <w:pPr>
        <w:ind w:left="1865" w:hanging="360"/>
      </w:pPr>
      <w:rPr>
        <w:rFonts w:ascii="Courier New" w:hAnsi="Courier New" w:cs="Courier New" w:hint="default"/>
      </w:rPr>
    </w:lvl>
    <w:lvl w:ilvl="2" w:tplc="041A0005" w:tentative="1">
      <w:start w:val="1"/>
      <w:numFmt w:val="bullet"/>
      <w:lvlText w:val=""/>
      <w:lvlJc w:val="left"/>
      <w:pPr>
        <w:ind w:left="2585" w:hanging="360"/>
      </w:pPr>
      <w:rPr>
        <w:rFonts w:ascii="Wingdings" w:hAnsi="Wingdings" w:hint="default"/>
      </w:rPr>
    </w:lvl>
    <w:lvl w:ilvl="3" w:tplc="041A0001" w:tentative="1">
      <w:start w:val="1"/>
      <w:numFmt w:val="bullet"/>
      <w:lvlText w:val=""/>
      <w:lvlJc w:val="left"/>
      <w:pPr>
        <w:ind w:left="3305" w:hanging="360"/>
      </w:pPr>
      <w:rPr>
        <w:rFonts w:ascii="Symbol" w:hAnsi="Symbol" w:hint="default"/>
      </w:rPr>
    </w:lvl>
    <w:lvl w:ilvl="4" w:tplc="041A0003" w:tentative="1">
      <w:start w:val="1"/>
      <w:numFmt w:val="bullet"/>
      <w:lvlText w:val="o"/>
      <w:lvlJc w:val="left"/>
      <w:pPr>
        <w:ind w:left="4025" w:hanging="360"/>
      </w:pPr>
      <w:rPr>
        <w:rFonts w:ascii="Courier New" w:hAnsi="Courier New" w:cs="Courier New" w:hint="default"/>
      </w:rPr>
    </w:lvl>
    <w:lvl w:ilvl="5" w:tplc="041A0005" w:tentative="1">
      <w:start w:val="1"/>
      <w:numFmt w:val="bullet"/>
      <w:lvlText w:val=""/>
      <w:lvlJc w:val="left"/>
      <w:pPr>
        <w:ind w:left="4745" w:hanging="360"/>
      </w:pPr>
      <w:rPr>
        <w:rFonts w:ascii="Wingdings" w:hAnsi="Wingdings" w:hint="default"/>
      </w:rPr>
    </w:lvl>
    <w:lvl w:ilvl="6" w:tplc="041A0001" w:tentative="1">
      <w:start w:val="1"/>
      <w:numFmt w:val="bullet"/>
      <w:lvlText w:val=""/>
      <w:lvlJc w:val="left"/>
      <w:pPr>
        <w:ind w:left="5465" w:hanging="360"/>
      </w:pPr>
      <w:rPr>
        <w:rFonts w:ascii="Symbol" w:hAnsi="Symbol" w:hint="default"/>
      </w:rPr>
    </w:lvl>
    <w:lvl w:ilvl="7" w:tplc="041A0003" w:tentative="1">
      <w:start w:val="1"/>
      <w:numFmt w:val="bullet"/>
      <w:lvlText w:val="o"/>
      <w:lvlJc w:val="left"/>
      <w:pPr>
        <w:ind w:left="6185" w:hanging="360"/>
      </w:pPr>
      <w:rPr>
        <w:rFonts w:ascii="Courier New" w:hAnsi="Courier New" w:cs="Courier New" w:hint="default"/>
      </w:rPr>
    </w:lvl>
    <w:lvl w:ilvl="8" w:tplc="041A0005" w:tentative="1">
      <w:start w:val="1"/>
      <w:numFmt w:val="bullet"/>
      <w:lvlText w:val=""/>
      <w:lvlJc w:val="left"/>
      <w:pPr>
        <w:ind w:left="6905" w:hanging="360"/>
      </w:pPr>
      <w:rPr>
        <w:rFonts w:ascii="Wingdings" w:hAnsi="Wingdings" w:hint="default"/>
      </w:rPr>
    </w:lvl>
  </w:abstractNum>
  <w:abstractNum w:abstractNumId="12">
    <w:nsid w:val="0FD77119"/>
    <w:multiLevelType w:val="hybridMultilevel"/>
    <w:tmpl w:val="258E0460"/>
    <w:lvl w:ilvl="0" w:tplc="8188E568">
      <w:start w:val="1"/>
      <w:numFmt w:val="bullet"/>
      <w:lvlText w:val=""/>
      <w:lvlJc w:val="left"/>
      <w:pPr>
        <w:tabs>
          <w:tab w:val="num" w:pos="708"/>
        </w:tabs>
        <w:ind w:left="708" w:hanging="360"/>
      </w:pPr>
      <w:rPr>
        <w:rFonts w:ascii="Symbol" w:hAnsi="Symbol" w:hint="default"/>
        <w:color w:val="auto"/>
      </w:rPr>
    </w:lvl>
    <w:lvl w:ilvl="1" w:tplc="041A0003" w:tentative="1">
      <w:start w:val="1"/>
      <w:numFmt w:val="bullet"/>
      <w:lvlText w:val="o"/>
      <w:lvlJc w:val="left"/>
      <w:pPr>
        <w:ind w:left="708" w:hanging="360"/>
      </w:pPr>
      <w:rPr>
        <w:rFonts w:ascii="Courier New" w:hAnsi="Courier New" w:cs="Courier New" w:hint="default"/>
      </w:rPr>
    </w:lvl>
    <w:lvl w:ilvl="2" w:tplc="041A0005" w:tentative="1">
      <w:start w:val="1"/>
      <w:numFmt w:val="bullet"/>
      <w:lvlText w:val=""/>
      <w:lvlJc w:val="left"/>
      <w:pPr>
        <w:ind w:left="1428" w:hanging="360"/>
      </w:pPr>
      <w:rPr>
        <w:rFonts w:ascii="Wingdings" w:hAnsi="Wingdings" w:hint="default"/>
      </w:rPr>
    </w:lvl>
    <w:lvl w:ilvl="3" w:tplc="041A0001" w:tentative="1">
      <w:start w:val="1"/>
      <w:numFmt w:val="bullet"/>
      <w:lvlText w:val=""/>
      <w:lvlJc w:val="left"/>
      <w:pPr>
        <w:ind w:left="2148" w:hanging="360"/>
      </w:pPr>
      <w:rPr>
        <w:rFonts w:ascii="Symbol" w:hAnsi="Symbol" w:hint="default"/>
      </w:rPr>
    </w:lvl>
    <w:lvl w:ilvl="4" w:tplc="041A0003" w:tentative="1">
      <w:start w:val="1"/>
      <w:numFmt w:val="bullet"/>
      <w:lvlText w:val="o"/>
      <w:lvlJc w:val="left"/>
      <w:pPr>
        <w:ind w:left="2868" w:hanging="360"/>
      </w:pPr>
      <w:rPr>
        <w:rFonts w:ascii="Courier New" w:hAnsi="Courier New" w:cs="Courier New" w:hint="default"/>
      </w:rPr>
    </w:lvl>
    <w:lvl w:ilvl="5" w:tplc="041A0005" w:tentative="1">
      <w:start w:val="1"/>
      <w:numFmt w:val="bullet"/>
      <w:lvlText w:val=""/>
      <w:lvlJc w:val="left"/>
      <w:pPr>
        <w:ind w:left="3588" w:hanging="360"/>
      </w:pPr>
      <w:rPr>
        <w:rFonts w:ascii="Wingdings" w:hAnsi="Wingdings" w:hint="default"/>
      </w:rPr>
    </w:lvl>
    <w:lvl w:ilvl="6" w:tplc="041A0001" w:tentative="1">
      <w:start w:val="1"/>
      <w:numFmt w:val="bullet"/>
      <w:lvlText w:val=""/>
      <w:lvlJc w:val="left"/>
      <w:pPr>
        <w:ind w:left="4308" w:hanging="360"/>
      </w:pPr>
      <w:rPr>
        <w:rFonts w:ascii="Symbol" w:hAnsi="Symbol" w:hint="default"/>
      </w:rPr>
    </w:lvl>
    <w:lvl w:ilvl="7" w:tplc="041A0003" w:tentative="1">
      <w:start w:val="1"/>
      <w:numFmt w:val="bullet"/>
      <w:lvlText w:val="o"/>
      <w:lvlJc w:val="left"/>
      <w:pPr>
        <w:ind w:left="5028" w:hanging="360"/>
      </w:pPr>
      <w:rPr>
        <w:rFonts w:ascii="Courier New" w:hAnsi="Courier New" w:cs="Courier New" w:hint="default"/>
      </w:rPr>
    </w:lvl>
    <w:lvl w:ilvl="8" w:tplc="041A0005" w:tentative="1">
      <w:start w:val="1"/>
      <w:numFmt w:val="bullet"/>
      <w:lvlText w:val=""/>
      <w:lvlJc w:val="left"/>
      <w:pPr>
        <w:ind w:left="5748" w:hanging="360"/>
      </w:pPr>
      <w:rPr>
        <w:rFonts w:ascii="Wingdings" w:hAnsi="Wingdings" w:hint="default"/>
      </w:rPr>
    </w:lvl>
  </w:abstractNum>
  <w:abstractNum w:abstractNumId="13">
    <w:nsid w:val="103D3011"/>
    <w:multiLevelType w:val="hybridMultilevel"/>
    <w:tmpl w:val="1A06B1E2"/>
    <w:lvl w:ilvl="0" w:tplc="4A6094CA">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4">
    <w:nsid w:val="24B32794"/>
    <w:multiLevelType w:val="multilevel"/>
    <w:tmpl w:val="82AC64DC"/>
    <w:lvl w:ilvl="0">
      <w:start w:val="1"/>
      <w:numFmt w:val="decimal"/>
      <w:pStyle w:val="Numeriranalista"/>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5">
    <w:nsid w:val="2CB60ADD"/>
    <w:multiLevelType w:val="multilevel"/>
    <w:tmpl w:val="47B2FFD8"/>
    <w:lvl w:ilvl="0">
      <w:start w:val="1"/>
      <w:numFmt w:val="decimal"/>
      <w:pStyle w:val="PopisLiterature"/>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6">
    <w:nsid w:val="2CD64B1E"/>
    <w:multiLevelType w:val="multilevel"/>
    <w:tmpl w:val="0B4E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18">
    <w:nsid w:val="3EB554B5"/>
    <w:multiLevelType w:val="multilevel"/>
    <w:tmpl w:val="A906C7DC"/>
    <w:lvl w:ilvl="0">
      <w:start w:val="1"/>
      <w:numFmt w:val="decimal"/>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9">
    <w:nsid w:val="42796E87"/>
    <w:multiLevelType w:val="multilevel"/>
    <w:tmpl w:val="89D058CE"/>
    <w:styleLink w:val="Literatura"/>
    <w:lvl w:ilvl="0">
      <w:start w:val="1"/>
      <w:numFmt w:val="decimal"/>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20">
    <w:nsid w:val="4E9317CD"/>
    <w:multiLevelType w:val="hybridMultilevel"/>
    <w:tmpl w:val="4B6AA4BE"/>
    <w:lvl w:ilvl="0" w:tplc="4A6094CA">
      <w:start w:val="1"/>
      <w:numFmt w:val="decimal"/>
      <w:lvlText w:val="[%1]"/>
      <w:lvlJc w:val="left"/>
      <w:pPr>
        <w:ind w:left="360" w:hanging="360"/>
      </w:pPr>
      <w:rPr>
        <w:rFonts w:hint="default"/>
      </w:rPr>
    </w:lvl>
    <w:lvl w:ilvl="1" w:tplc="041A0019" w:tentative="1">
      <w:start w:val="1"/>
      <w:numFmt w:val="lowerLetter"/>
      <w:lvlText w:val="%2."/>
      <w:lvlJc w:val="left"/>
      <w:pPr>
        <w:ind w:left="513" w:hanging="360"/>
      </w:pPr>
    </w:lvl>
    <w:lvl w:ilvl="2" w:tplc="041A001B" w:tentative="1">
      <w:start w:val="1"/>
      <w:numFmt w:val="lowerRoman"/>
      <w:lvlText w:val="%3."/>
      <w:lvlJc w:val="right"/>
      <w:pPr>
        <w:ind w:left="1233" w:hanging="180"/>
      </w:pPr>
    </w:lvl>
    <w:lvl w:ilvl="3" w:tplc="041A000F" w:tentative="1">
      <w:start w:val="1"/>
      <w:numFmt w:val="decimal"/>
      <w:lvlText w:val="%4."/>
      <w:lvlJc w:val="left"/>
      <w:pPr>
        <w:ind w:left="1953" w:hanging="360"/>
      </w:pPr>
    </w:lvl>
    <w:lvl w:ilvl="4" w:tplc="041A0019" w:tentative="1">
      <w:start w:val="1"/>
      <w:numFmt w:val="lowerLetter"/>
      <w:lvlText w:val="%5."/>
      <w:lvlJc w:val="left"/>
      <w:pPr>
        <w:ind w:left="2673" w:hanging="360"/>
      </w:pPr>
    </w:lvl>
    <w:lvl w:ilvl="5" w:tplc="041A001B" w:tentative="1">
      <w:start w:val="1"/>
      <w:numFmt w:val="lowerRoman"/>
      <w:lvlText w:val="%6."/>
      <w:lvlJc w:val="right"/>
      <w:pPr>
        <w:ind w:left="3393" w:hanging="180"/>
      </w:pPr>
    </w:lvl>
    <w:lvl w:ilvl="6" w:tplc="041A000F" w:tentative="1">
      <w:start w:val="1"/>
      <w:numFmt w:val="decimal"/>
      <w:lvlText w:val="%7."/>
      <w:lvlJc w:val="left"/>
      <w:pPr>
        <w:ind w:left="4113" w:hanging="360"/>
      </w:pPr>
    </w:lvl>
    <w:lvl w:ilvl="7" w:tplc="041A0019" w:tentative="1">
      <w:start w:val="1"/>
      <w:numFmt w:val="lowerLetter"/>
      <w:lvlText w:val="%8."/>
      <w:lvlJc w:val="left"/>
      <w:pPr>
        <w:ind w:left="4833" w:hanging="360"/>
      </w:pPr>
    </w:lvl>
    <w:lvl w:ilvl="8" w:tplc="041A001B" w:tentative="1">
      <w:start w:val="1"/>
      <w:numFmt w:val="lowerRoman"/>
      <w:lvlText w:val="%9."/>
      <w:lvlJc w:val="right"/>
      <w:pPr>
        <w:ind w:left="5553" w:hanging="180"/>
      </w:pPr>
    </w:lvl>
  </w:abstractNum>
  <w:abstractNum w:abstractNumId="21">
    <w:nsid w:val="556C65F1"/>
    <w:multiLevelType w:val="hybridMultilevel"/>
    <w:tmpl w:val="7FC4F5D0"/>
    <w:lvl w:ilvl="0" w:tplc="D6262D0C">
      <w:start w:val="1"/>
      <w:numFmt w:val="decimal"/>
      <w:lvlText w:val="%1."/>
      <w:lvlJc w:val="left"/>
      <w:pPr>
        <w:tabs>
          <w:tab w:val="num" w:pos="360"/>
        </w:tabs>
        <w:ind w:left="360" w:hanging="360"/>
      </w:pPr>
      <w:rPr>
        <w:b/>
      </w:rPr>
    </w:lvl>
    <w:lvl w:ilvl="1" w:tplc="8188E568">
      <w:start w:val="1"/>
      <w:numFmt w:val="bullet"/>
      <w:lvlText w:val=""/>
      <w:lvlJc w:val="left"/>
      <w:pPr>
        <w:tabs>
          <w:tab w:val="num" w:pos="1080"/>
        </w:tabs>
        <w:ind w:left="1080" w:hanging="360"/>
      </w:pPr>
      <w:rPr>
        <w:rFonts w:ascii="Symbol" w:hAnsi="Symbol" w:hint="default"/>
        <w:color w:val="auto"/>
      </w:r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2">
    <w:nsid w:val="670E4A0A"/>
    <w:multiLevelType w:val="hybridMultilevel"/>
    <w:tmpl w:val="70501E2E"/>
    <w:lvl w:ilvl="0" w:tplc="29FC1992">
      <w:start w:val="1"/>
      <w:numFmt w:val="bullet"/>
      <w:pStyle w:val="Lista"/>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3">
    <w:nsid w:val="67C2432D"/>
    <w:multiLevelType w:val="hybridMultilevel"/>
    <w:tmpl w:val="1E80A032"/>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4">
    <w:nsid w:val="69832197"/>
    <w:multiLevelType w:val="multilevel"/>
    <w:tmpl w:val="A906C7DC"/>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sz w:val="32"/>
      </w:rPr>
    </w:lvl>
    <w:lvl w:ilvl="2">
      <w:start w:val="1"/>
      <w:numFmt w:val="decimal"/>
      <w:pStyle w:val="FOINaslov3"/>
      <w:isLgl/>
      <w:lvlText w:val="%1.%2.%3."/>
      <w:lvlJc w:val="left"/>
      <w:pPr>
        <w:ind w:left="4962" w:hanging="720"/>
      </w:pPr>
      <w:rPr>
        <w:rFonts w:hint="default"/>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25">
    <w:nsid w:val="789F2EDA"/>
    <w:multiLevelType w:val="hybridMultilevel"/>
    <w:tmpl w:val="2E7483BA"/>
    <w:lvl w:ilvl="0" w:tplc="041A0001">
      <w:start w:val="1"/>
      <w:numFmt w:val="bullet"/>
      <w:lvlText w:val=""/>
      <w:lvlJc w:val="left"/>
      <w:pPr>
        <w:ind w:left="1068" w:hanging="360"/>
      </w:pPr>
      <w:rPr>
        <w:rFonts w:ascii="Symbol" w:hAnsi="Symbol" w:hint="default"/>
      </w:rPr>
    </w:lvl>
    <w:lvl w:ilvl="1" w:tplc="041A0003" w:tentative="1">
      <w:start w:val="1"/>
      <w:numFmt w:val="bullet"/>
      <w:lvlText w:val="o"/>
      <w:lvlJc w:val="left"/>
      <w:pPr>
        <w:ind w:left="1788" w:hanging="360"/>
      </w:pPr>
      <w:rPr>
        <w:rFonts w:ascii="Courier New" w:hAnsi="Courier New" w:cs="Courier New" w:hint="default"/>
      </w:rPr>
    </w:lvl>
    <w:lvl w:ilvl="2" w:tplc="041A0005" w:tentative="1">
      <w:start w:val="1"/>
      <w:numFmt w:val="bullet"/>
      <w:lvlText w:val=""/>
      <w:lvlJc w:val="left"/>
      <w:pPr>
        <w:ind w:left="2508" w:hanging="360"/>
      </w:pPr>
      <w:rPr>
        <w:rFonts w:ascii="Wingdings" w:hAnsi="Wingdings" w:hint="default"/>
      </w:rPr>
    </w:lvl>
    <w:lvl w:ilvl="3" w:tplc="041A0001" w:tentative="1">
      <w:start w:val="1"/>
      <w:numFmt w:val="bullet"/>
      <w:lvlText w:val=""/>
      <w:lvlJc w:val="left"/>
      <w:pPr>
        <w:ind w:left="3228" w:hanging="360"/>
      </w:pPr>
      <w:rPr>
        <w:rFonts w:ascii="Symbol" w:hAnsi="Symbol" w:hint="default"/>
      </w:rPr>
    </w:lvl>
    <w:lvl w:ilvl="4" w:tplc="041A0003" w:tentative="1">
      <w:start w:val="1"/>
      <w:numFmt w:val="bullet"/>
      <w:lvlText w:val="o"/>
      <w:lvlJc w:val="left"/>
      <w:pPr>
        <w:ind w:left="3948" w:hanging="360"/>
      </w:pPr>
      <w:rPr>
        <w:rFonts w:ascii="Courier New" w:hAnsi="Courier New" w:cs="Courier New" w:hint="default"/>
      </w:rPr>
    </w:lvl>
    <w:lvl w:ilvl="5" w:tplc="041A0005" w:tentative="1">
      <w:start w:val="1"/>
      <w:numFmt w:val="bullet"/>
      <w:lvlText w:val=""/>
      <w:lvlJc w:val="left"/>
      <w:pPr>
        <w:ind w:left="4668" w:hanging="360"/>
      </w:pPr>
      <w:rPr>
        <w:rFonts w:ascii="Wingdings" w:hAnsi="Wingdings" w:hint="default"/>
      </w:rPr>
    </w:lvl>
    <w:lvl w:ilvl="6" w:tplc="041A0001" w:tentative="1">
      <w:start w:val="1"/>
      <w:numFmt w:val="bullet"/>
      <w:lvlText w:val=""/>
      <w:lvlJc w:val="left"/>
      <w:pPr>
        <w:ind w:left="5388" w:hanging="360"/>
      </w:pPr>
      <w:rPr>
        <w:rFonts w:ascii="Symbol" w:hAnsi="Symbol" w:hint="default"/>
      </w:rPr>
    </w:lvl>
    <w:lvl w:ilvl="7" w:tplc="041A0003" w:tentative="1">
      <w:start w:val="1"/>
      <w:numFmt w:val="bullet"/>
      <w:lvlText w:val="o"/>
      <w:lvlJc w:val="left"/>
      <w:pPr>
        <w:ind w:left="6108" w:hanging="360"/>
      </w:pPr>
      <w:rPr>
        <w:rFonts w:ascii="Courier New" w:hAnsi="Courier New" w:cs="Courier New" w:hint="default"/>
      </w:rPr>
    </w:lvl>
    <w:lvl w:ilvl="8" w:tplc="041A0005" w:tentative="1">
      <w:start w:val="1"/>
      <w:numFmt w:val="bullet"/>
      <w:lvlText w:val=""/>
      <w:lvlJc w:val="left"/>
      <w:pPr>
        <w:ind w:left="6828" w:hanging="360"/>
      </w:pPr>
      <w:rPr>
        <w:rFonts w:ascii="Wingdings" w:hAnsi="Wingdings" w:hint="default"/>
      </w:rPr>
    </w:lvl>
  </w:abstractNum>
  <w:abstractNum w:abstractNumId="26">
    <w:nsid w:val="797E25BB"/>
    <w:multiLevelType w:val="hybridMultilevel"/>
    <w:tmpl w:val="6B62F332"/>
    <w:lvl w:ilvl="0" w:tplc="041A0001">
      <w:start w:val="1"/>
      <w:numFmt w:val="bullet"/>
      <w:lvlText w:val=""/>
      <w:lvlJc w:val="left"/>
      <w:pPr>
        <w:tabs>
          <w:tab w:val="num" w:pos="720"/>
        </w:tabs>
        <w:ind w:left="720" w:hanging="360"/>
      </w:pPr>
      <w:rPr>
        <w:rFonts w:ascii="Symbol" w:hAnsi="Symbol" w:hint="default"/>
        <w:b/>
      </w:rPr>
    </w:lvl>
    <w:lvl w:ilvl="1" w:tplc="8188E568">
      <w:start w:val="1"/>
      <w:numFmt w:val="bullet"/>
      <w:lvlText w:val=""/>
      <w:lvlJc w:val="left"/>
      <w:pPr>
        <w:tabs>
          <w:tab w:val="num" w:pos="1440"/>
        </w:tabs>
        <w:ind w:left="1440" w:hanging="360"/>
      </w:pPr>
      <w:rPr>
        <w:rFonts w:ascii="Symbol" w:hAnsi="Symbol" w:hint="default"/>
        <w:color w:val="auto"/>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7F3C6A54"/>
    <w:multiLevelType w:val="hybridMultilevel"/>
    <w:tmpl w:val="EB88613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num w:numId="1">
    <w:abstractNumId w:val="24"/>
  </w:num>
  <w:num w:numId="2">
    <w:abstractNumId w:val="11"/>
  </w:num>
  <w:num w:numId="3">
    <w:abstractNumId w:val="16"/>
  </w:num>
  <w:num w:numId="4">
    <w:abstractNumId w:val="17"/>
  </w:num>
  <w:num w:numId="5">
    <w:abstractNumId w:val="20"/>
  </w:num>
  <w:num w:numId="6">
    <w:abstractNumId w:val="13"/>
  </w:num>
  <w:num w:numId="7">
    <w:abstractNumId w:val="27"/>
  </w:num>
  <w:num w:numId="8">
    <w:abstractNumId w:val="21"/>
  </w:num>
  <w:num w:numId="9">
    <w:abstractNumId w:val="12"/>
  </w:num>
  <w:num w:numId="10">
    <w:abstractNumId w:val="25"/>
  </w:num>
  <w:num w:numId="11">
    <w:abstractNumId w:val="26"/>
  </w:num>
  <w:num w:numId="12">
    <w:abstractNumId w:val="23"/>
  </w:num>
  <w:num w:numId="13">
    <w:abstractNumId w:val="24"/>
  </w:num>
  <w:num w:numId="14">
    <w:abstractNumId w:val="24"/>
  </w:num>
  <w:num w:numId="15">
    <w:abstractNumId w:val="22"/>
  </w:num>
  <w:num w:numId="16">
    <w:abstractNumId w:val="18"/>
  </w:num>
  <w:num w:numId="17">
    <w:abstractNumId w:val="14"/>
  </w:num>
  <w:num w:numId="18">
    <w:abstractNumId w:val="15"/>
  </w:num>
  <w:num w:numId="19">
    <w:abstractNumId w:val="19"/>
  </w:num>
  <w:num w:numId="20">
    <w:abstractNumId w:val="10"/>
  </w:num>
  <w:num w:numId="21">
    <w:abstractNumId w:val="8"/>
  </w:num>
  <w:num w:numId="22">
    <w:abstractNumId w:val="7"/>
  </w:num>
  <w:num w:numId="23">
    <w:abstractNumId w:val="6"/>
  </w:num>
  <w:num w:numId="24">
    <w:abstractNumId w:val="5"/>
  </w:num>
  <w:num w:numId="25">
    <w:abstractNumId w:val="9"/>
  </w:num>
  <w:num w:numId="26">
    <w:abstractNumId w:val="4"/>
  </w:num>
  <w:num w:numId="27">
    <w:abstractNumId w:val="3"/>
  </w:num>
  <w:num w:numId="28">
    <w:abstractNumId w:val="2"/>
  </w:num>
  <w:num w:numId="29">
    <w:abstractNumId w:val="1"/>
  </w:num>
  <w:num w:numId="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
  <w:rsids>
    <w:rsidRoot w:val="00365B40"/>
    <w:rsid w:val="00036F66"/>
    <w:rsid w:val="00045E57"/>
    <w:rsid w:val="000475F3"/>
    <w:rsid w:val="00057379"/>
    <w:rsid w:val="00067014"/>
    <w:rsid w:val="00077928"/>
    <w:rsid w:val="00077DDE"/>
    <w:rsid w:val="0008236A"/>
    <w:rsid w:val="0008292E"/>
    <w:rsid w:val="000A11F1"/>
    <w:rsid w:val="000C5160"/>
    <w:rsid w:val="000D1A96"/>
    <w:rsid w:val="000F47CA"/>
    <w:rsid w:val="000F618C"/>
    <w:rsid w:val="00104971"/>
    <w:rsid w:val="001111CE"/>
    <w:rsid w:val="00126EDB"/>
    <w:rsid w:val="00131152"/>
    <w:rsid w:val="00143BAF"/>
    <w:rsid w:val="0015288B"/>
    <w:rsid w:val="0017629F"/>
    <w:rsid w:val="00180E3A"/>
    <w:rsid w:val="001A088D"/>
    <w:rsid w:val="001A4607"/>
    <w:rsid w:val="001C2023"/>
    <w:rsid w:val="001C7B81"/>
    <w:rsid w:val="001D61EA"/>
    <w:rsid w:val="001F7D9C"/>
    <w:rsid w:val="00204741"/>
    <w:rsid w:val="00211449"/>
    <w:rsid w:val="002159AA"/>
    <w:rsid w:val="00216BBC"/>
    <w:rsid w:val="00233675"/>
    <w:rsid w:val="00242CD3"/>
    <w:rsid w:val="0025032C"/>
    <w:rsid w:val="0025626C"/>
    <w:rsid w:val="002638E8"/>
    <w:rsid w:val="00272A73"/>
    <w:rsid w:val="00280C17"/>
    <w:rsid w:val="002818B6"/>
    <w:rsid w:val="002828EE"/>
    <w:rsid w:val="002B3B4E"/>
    <w:rsid w:val="002B5C19"/>
    <w:rsid w:val="002D1630"/>
    <w:rsid w:val="002E3A14"/>
    <w:rsid w:val="002E3CAC"/>
    <w:rsid w:val="00344FD0"/>
    <w:rsid w:val="00353560"/>
    <w:rsid w:val="00354930"/>
    <w:rsid w:val="00357AEA"/>
    <w:rsid w:val="00365B40"/>
    <w:rsid w:val="00374EAA"/>
    <w:rsid w:val="00382C15"/>
    <w:rsid w:val="003A10A6"/>
    <w:rsid w:val="003A3190"/>
    <w:rsid w:val="003A4033"/>
    <w:rsid w:val="003B05A9"/>
    <w:rsid w:val="003C3943"/>
    <w:rsid w:val="003D5585"/>
    <w:rsid w:val="003D7AF9"/>
    <w:rsid w:val="003E2680"/>
    <w:rsid w:val="004024CA"/>
    <w:rsid w:val="004032AF"/>
    <w:rsid w:val="0041026D"/>
    <w:rsid w:val="0042310F"/>
    <w:rsid w:val="004556DA"/>
    <w:rsid w:val="004E5ED1"/>
    <w:rsid w:val="004E5F4D"/>
    <w:rsid w:val="004F0731"/>
    <w:rsid w:val="004F1022"/>
    <w:rsid w:val="004F70AA"/>
    <w:rsid w:val="00502A10"/>
    <w:rsid w:val="005147B6"/>
    <w:rsid w:val="005242ED"/>
    <w:rsid w:val="005257C3"/>
    <w:rsid w:val="0056229A"/>
    <w:rsid w:val="0058305F"/>
    <w:rsid w:val="00583BAE"/>
    <w:rsid w:val="00583EB6"/>
    <w:rsid w:val="00597749"/>
    <w:rsid w:val="005B1064"/>
    <w:rsid w:val="005B2AAE"/>
    <w:rsid w:val="005B5D18"/>
    <w:rsid w:val="005E219E"/>
    <w:rsid w:val="005F2273"/>
    <w:rsid w:val="00603A4D"/>
    <w:rsid w:val="0061117E"/>
    <w:rsid w:val="00624A2E"/>
    <w:rsid w:val="00630D06"/>
    <w:rsid w:val="006427BF"/>
    <w:rsid w:val="00660626"/>
    <w:rsid w:val="006642E4"/>
    <w:rsid w:val="006955CD"/>
    <w:rsid w:val="006A1E9C"/>
    <w:rsid w:val="006A4068"/>
    <w:rsid w:val="006B68E4"/>
    <w:rsid w:val="0072388A"/>
    <w:rsid w:val="00726974"/>
    <w:rsid w:val="00734D35"/>
    <w:rsid w:val="007508E1"/>
    <w:rsid w:val="00763B5F"/>
    <w:rsid w:val="007861F9"/>
    <w:rsid w:val="00791C80"/>
    <w:rsid w:val="007936EA"/>
    <w:rsid w:val="0079623B"/>
    <w:rsid w:val="007A2ED1"/>
    <w:rsid w:val="007B0393"/>
    <w:rsid w:val="007B4C8D"/>
    <w:rsid w:val="007F2F2E"/>
    <w:rsid w:val="008064F8"/>
    <w:rsid w:val="008161A9"/>
    <w:rsid w:val="0084689B"/>
    <w:rsid w:val="008471A0"/>
    <w:rsid w:val="008870F4"/>
    <w:rsid w:val="008978CA"/>
    <w:rsid w:val="008A4BB1"/>
    <w:rsid w:val="008A557C"/>
    <w:rsid w:val="008C15CA"/>
    <w:rsid w:val="008C79FD"/>
    <w:rsid w:val="008F6705"/>
    <w:rsid w:val="0090161B"/>
    <w:rsid w:val="00901FB5"/>
    <w:rsid w:val="009214AE"/>
    <w:rsid w:val="00931CBD"/>
    <w:rsid w:val="00957567"/>
    <w:rsid w:val="00967608"/>
    <w:rsid w:val="0099513D"/>
    <w:rsid w:val="009C0AD3"/>
    <w:rsid w:val="009C32AB"/>
    <w:rsid w:val="009D635A"/>
    <w:rsid w:val="009D67AC"/>
    <w:rsid w:val="009F38E7"/>
    <w:rsid w:val="00A02749"/>
    <w:rsid w:val="00A042C6"/>
    <w:rsid w:val="00A23AF2"/>
    <w:rsid w:val="00A24C5C"/>
    <w:rsid w:val="00A510A0"/>
    <w:rsid w:val="00A65F22"/>
    <w:rsid w:val="00A815E9"/>
    <w:rsid w:val="00A82589"/>
    <w:rsid w:val="00A8308C"/>
    <w:rsid w:val="00A93678"/>
    <w:rsid w:val="00A94C8D"/>
    <w:rsid w:val="00A961F7"/>
    <w:rsid w:val="00AB0FA2"/>
    <w:rsid w:val="00AB1E8E"/>
    <w:rsid w:val="00AB74B5"/>
    <w:rsid w:val="00AC264E"/>
    <w:rsid w:val="00AD26F7"/>
    <w:rsid w:val="00AE4B1E"/>
    <w:rsid w:val="00B27903"/>
    <w:rsid w:val="00B44523"/>
    <w:rsid w:val="00B556BB"/>
    <w:rsid w:val="00B66155"/>
    <w:rsid w:val="00B85C48"/>
    <w:rsid w:val="00B8726D"/>
    <w:rsid w:val="00B94E49"/>
    <w:rsid w:val="00BA5F46"/>
    <w:rsid w:val="00BB2366"/>
    <w:rsid w:val="00BB28F8"/>
    <w:rsid w:val="00BC2CA8"/>
    <w:rsid w:val="00BD6690"/>
    <w:rsid w:val="00BE37FC"/>
    <w:rsid w:val="00C03FBF"/>
    <w:rsid w:val="00C070B2"/>
    <w:rsid w:val="00C103FB"/>
    <w:rsid w:val="00C3607C"/>
    <w:rsid w:val="00C64CF9"/>
    <w:rsid w:val="00C90D50"/>
    <w:rsid w:val="00C90FCE"/>
    <w:rsid w:val="00CE6A40"/>
    <w:rsid w:val="00D10D34"/>
    <w:rsid w:val="00D5321C"/>
    <w:rsid w:val="00D570A0"/>
    <w:rsid w:val="00D6124B"/>
    <w:rsid w:val="00D83DB6"/>
    <w:rsid w:val="00D9073B"/>
    <w:rsid w:val="00D94E8E"/>
    <w:rsid w:val="00DA1967"/>
    <w:rsid w:val="00DE13C3"/>
    <w:rsid w:val="00DE2A32"/>
    <w:rsid w:val="00DF32E9"/>
    <w:rsid w:val="00E0605C"/>
    <w:rsid w:val="00E24EBB"/>
    <w:rsid w:val="00E4453E"/>
    <w:rsid w:val="00E72435"/>
    <w:rsid w:val="00E72529"/>
    <w:rsid w:val="00E72E78"/>
    <w:rsid w:val="00EA7310"/>
    <w:rsid w:val="00EB6844"/>
    <w:rsid w:val="00EE1106"/>
    <w:rsid w:val="00F13C02"/>
    <w:rsid w:val="00F27D38"/>
    <w:rsid w:val="00F511F7"/>
    <w:rsid w:val="00F518DC"/>
    <w:rsid w:val="00F62006"/>
    <w:rsid w:val="00F64E78"/>
    <w:rsid w:val="00F87BD8"/>
    <w:rsid w:val="00FB1E9B"/>
    <w:rsid w:val="00FB1F07"/>
    <w:rsid w:val="00FC2AD8"/>
    <w:rsid w:val="00FC72D0"/>
    <w:rsid w:val="00FD0CD5"/>
    <w:rsid w:val="00FE7A9A"/>
  </w:rsids>
  <m:mathPr>
    <m:mathFont m:val="Cambria Math"/>
    <m:brkBin m:val="before"/>
    <m:brkBinSub m:val="--"/>
    <m:smallFrac m:val="0"/>
    <m:dispDef/>
    <m:lMargin m:val="0"/>
    <m:rMargin m:val="0"/>
    <m:defJc m:val="centerGroup"/>
    <m:wrapIndent m:val="1440"/>
    <m:intLim m:val="subSup"/>
    <m:naryLim m:val="undOvr"/>
  </m:mathPr>
  <w:themeFontLang w:val="hr-H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CFE4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5ED1"/>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C103FB"/>
    <w:pPr>
      <w:numPr>
        <w:numId w:val="1"/>
      </w:numPr>
      <w:tabs>
        <w:tab w:val="left" w:pos="426"/>
      </w:tabs>
      <w:spacing w:after="240"/>
      <w:ind w:left="0" w:firstLine="0"/>
    </w:pPr>
    <w:rPr>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C103FB"/>
    <w:rPr>
      <w:rFonts w:ascii="Times New Roman" w:eastAsia="Times New Roman" w:hAnsi="Times New Roman" w:cs="Times New Roman"/>
      <w:b/>
      <w:bCs/>
      <w:sz w:val="36"/>
      <w:szCs w:val="24"/>
      <w:lang w:eastAsia="hr-HR"/>
    </w:rPr>
  </w:style>
  <w:style w:type="paragraph" w:customStyle="1" w:styleId="FOINaslov2">
    <w:name w:val="FOI Naslov 2"/>
    <w:basedOn w:val="ListParagraph"/>
    <w:link w:val="FOINaslov2Char"/>
    <w:qFormat/>
    <w:rsid w:val="000A11F1"/>
    <w:pPr>
      <w:numPr>
        <w:ilvl w:val="1"/>
        <w:numId w:val="1"/>
      </w:numPr>
      <w:spacing w:before="240" w:after="120"/>
      <w:ind w:left="357" w:hanging="357"/>
      <w:contextualSpacing w:val="0"/>
      <w:jc w:val="both"/>
    </w:pPr>
    <w:rPr>
      <w:b/>
      <w:sz w:val="32"/>
    </w:rPr>
  </w:style>
  <w:style w:type="paragraph" w:customStyle="1" w:styleId="FOINaslov3">
    <w:name w:val="FOI Naslov 3"/>
    <w:basedOn w:val="ListParagraph"/>
    <w:link w:val="FOINaslov3Char"/>
    <w:qFormat/>
    <w:rsid w:val="000A11F1"/>
    <w:pPr>
      <w:numPr>
        <w:ilvl w:val="2"/>
        <w:numId w:val="1"/>
      </w:numPr>
      <w:spacing w:before="240" w:after="120"/>
      <w:ind w:left="709" w:hanging="709"/>
      <w:jc w:val="both"/>
    </w:pPr>
    <w:rPr>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A11F1"/>
    <w:rPr>
      <w:rFonts w:ascii="Times New Roman" w:eastAsia="Times New Roman" w:hAnsi="Times New Roman" w:cs="Times New Roman"/>
      <w:b/>
      <w:sz w:val="32"/>
      <w:szCs w:val="24"/>
      <w:lang w:eastAsia="hr-HR"/>
    </w:rPr>
  </w:style>
  <w:style w:type="paragraph" w:customStyle="1" w:styleId="FOINaslov4">
    <w:name w:val="FOI Naslov 4"/>
    <w:basedOn w:val="ListParagraph"/>
    <w:link w:val="FOINaslov4Char"/>
    <w:qFormat/>
    <w:rsid w:val="000A11F1"/>
    <w:pPr>
      <w:numPr>
        <w:ilvl w:val="3"/>
        <w:numId w:val="1"/>
      </w:numPr>
      <w:spacing w:before="240" w:after="120"/>
      <w:ind w:left="851" w:hanging="851"/>
      <w:contextualSpacing w:val="0"/>
      <w:jc w:val="both"/>
    </w:pPr>
    <w:rPr>
      <w:b/>
    </w:rPr>
  </w:style>
  <w:style w:type="character" w:customStyle="1" w:styleId="FOINaslov3Char">
    <w:name w:val="FOI Naslov 3 Char"/>
    <w:basedOn w:val="ListParagraphChar"/>
    <w:link w:val="FOINaslov3"/>
    <w:rsid w:val="000A11F1"/>
    <w:rPr>
      <w:rFonts w:ascii="Times New Roman" w:eastAsia="Times New Roman" w:hAnsi="Times New Roman" w:cs="Times New Roman"/>
      <w:b/>
      <w:sz w:val="28"/>
      <w:szCs w:val="24"/>
      <w:lang w:eastAsia="hr-HR"/>
    </w:rPr>
  </w:style>
  <w:style w:type="character" w:customStyle="1" w:styleId="FOINaslov4Char">
    <w:name w:val="FOI Naslov 4 Char"/>
    <w:basedOn w:val="ListParagraphChar"/>
    <w:link w:val="FOINaslov4"/>
    <w:rsid w:val="000A11F1"/>
    <w:rPr>
      <w:rFonts w:ascii="Times New Roman" w:eastAsia="Times New Roman" w:hAnsi="Times New Roman" w:cs="Times New Roman"/>
      <w:b/>
      <w:sz w:val="24"/>
      <w:szCs w:val="24"/>
      <w:lang w:eastAsia="hr-HR"/>
    </w:rPr>
  </w:style>
  <w:style w:type="paragraph" w:styleId="NormalWeb">
    <w:name w:val="Normal (Web)"/>
    <w:basedOn w:val="Normal"/>
    <w:uiPriority w:val="99"/>
    <w:semiHidden/>
    <w:unhideWhenUsed/>
    <w:rsid w:val="00A82589"/>
    <w:pPr>
      <w:spacing w:before="100" w:beforeAutospacing="1" w:after="100" w:afterAutospacing="1"/>
    </w:pPr>
  </w:style>
  <w:style w:type="paragraph" w:customStyle="1" w:styleId="Brojke">
    <w:name w:val="Brojke"/>
    <w:basedOn w:val="Normal"/>
    <w:rsid w:val="00045E57"/>
    <w:pPr>
      <w:numPr>
        <w:numId w:val="4"/>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15288B"/>
    <w:pPr>
      <w:tabs>
        <w:tab w:val="left" w:pos="284"/>
        <w:tab w:val="right" w:leader="dot" w:pos="9062"/>
      </w:tabs>
      <w:spacing w:after="100"/>
    </w:p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semiHidden/>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semiHidden/>
    <w:unhideWhenUsed/>
    <w:rsid w:val="0015288B"/>
    <w:pPr>
      <w:tabs>
        <w:tab w:val="center" w:pos="4536"/>
        <w:tab w:val="right" w:pos="9072"/>
      </w:tabs>
    </w:pPr>
  </w:style>
  <w:style w:type="character" w:customStyle="1" w:styleId="HeaderChar">
    <w:name w:val="Header Char"/>
    <w:basedOn w:val="DefaultParagraphFont"/>
    <w:link w:val="Header"/>
    <w:uiPriority w:val="99"/>
    <w:semiHidden/>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paragraph" w:styleId="FootnoteText">
    <w:name w:val="footnote text"/>
    <w:basedOn w:val="Normal"/>
    <w:link w:val="FootnoteTextChar"/>
    <w:uiPriority w:val="99"/>
    <w:unhideWhenUsed/>
    <w:rsid w:val="003D5585"/>
  </w:style>
  <w:style w:type="character" w:customStyle="1" w:styleId="FootnoteTextChar">
    <w:name w:val="Footnote Text Char"/>
    <w:basedOn w:val="DefaultParagraphFont"/>
    <w:link w:val="FootnoteText"/>
    <w:uiPriority w:val="99"/>
    <w:rsid w:val="003D5585"/>
    <w:rPr>
      <w:rFonts w:ascii="Times New Roman" w:eastAsia="Times New Roman" w:hAnsi="Times New Roman" w:cs="Times New Roman"/>
      <w:sz w:val="24"/>
      <w:szCs w:val="24"/>
      <w:lang w:eastAsia="hr-HR"/>
    </w:rPr>
  </w:style>
  <w:style w:type="character" w:styleId="FootnoteReference">
    <w:name w:val="footnote reference"/>
    <w:basedOn w:val="DefaultParagraphFont"/>
    <w:uiPriority w:val="99"/>
    <w:unhideWhenUsed/>
    <w:rsid w:val="003D5585"/>
    <w:rPr>
      <w:vertAlign w:val="superscript"/>
    </w:rPr>
  </w:style>
  <w:style w:type="paragraph" w:customStyle="1" w:styleId="Tekst">
    <w:name w:val="Tekst"/>
    <w:basedOn w:val="Normal"/>
    <w:qFormat/>
    <w:rsid w:val="0090161B"/>
    <w:pPr>
      <w:spacing w:before="240" w:after="240" w:line="360" w:lineRule="auto"/>
      <w:ind w:firstLine="709"/>
      <w:jc w:val="both"/>
    </w:pPr>
  </w:style>
  <w:style w:type="character" w:styleId="FollowedHyperlink">
    <w:name w:val="FollowedHyperlink"/>
    <w:basedOn w:val="DefaultParagraphFont"/>
    <w:uiPriority w:val="99"/>
    <w:semiHidden/>
    <w:unhideWhenUsed/>
    <w:rsid w:val="003A3190"/>
    <w:rPr>
      <w:color w:val="800080" w:themeColor="followedHyperlink"/>
      <w:u w:val="single"/>
    </w:rPr>
  </w:style>
  <w:style w:type="paragraph" w:customStyle="1" w:styleId="Lista">
    <w:name w:val="Lista"/>
    <w:basedOn w:val="Tekst"/>
    <w:qFormat/>
    <w:rsid w:val="000F47CA"/>
    <w:pPr>
      <w:numPr>
        <w:numId w:val="15"/>
      </w:numPr>
      <w:spacing w:before="0" w:after="120"/>
      <w:ind w:left="851" w:hanging="284"/>
    </w:pPr>
  </w:style>
  <w:style w:type="paragraph" w:customStyle="1" w:styleId="Numeriranalista">
    <w:name w:val="Numerirana lista"/>
    <w:basedOn w:val="Lista"/>
    <w:qFormat/>
    <w:rsid w:val="00603A4D"/>
    <w:pPr>
      <w:numPr>
        <w:numId w:val="17"/>
      </w:numPr>
      <w:ind w:left="426"/>
    </w:pPr>
    <w:rPr>
      <w:noProof/>
    </w:rPr>
  </w:style>
  <w:style w:type="character" w:styleId="EndnoteReference">
    <w:name w:val="endnote reference"/>
    <w:basedOn w:val="DefaultParagraphFont"/>
    <w:uiPriority w:val="99"/>
    <w:semiHidden/>
    <w:unhideWhenUsed/>
    <w:rsid w:val="00957567"/>
    <w:rPr>
      <w:vertAlign w:val="superscript"/>
    </w:rPr>
  </w:style>
  <w:style w:type="table" w:styleId="TableGrid">
    <w:name w:val="Table Grid"/>
    <w:basedOn w:val="TableNormal"/>
    <w:uiPriority w:val="59"/>
    <w:rsid w:val="003A10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Literatura">
    <w:name w:val="Literatura"/>
    <w:basedOn w:val="NoList"/>
    <w:uiPriority w:val="99"/>
    <w:rsid w:val="006A1E9C"/>
    <w:pPr>
      <w:numPr>
        <w:numId w:val="19"/>
      </w:numPr>
    </w:pPr>
  </w:style>
  <w:style w:type="paragraph" w:customStyle="1" w:styleId="PopisLiterature">
    <w:name w:val="Popis Literature"/>
    <w:basedOn w:val="Lista"/>
    <w:qFormat/>
    <w:rsid w:val="006A1E9C"/>
    <w:pPr>
      <w:numPr>
        <w:numId w:val="18"/>
      </w:numPr>
      <w:spacing w:after="240" w:line="276" w:lineRule="auto"/>
      <w:ind w:left="425" w:hanging="357"/>
      <w:jc w:val="left"/>
    </w:pPr>
    <w:rPr>
      <w:rFonts w:cstheme="minorHAnsi"/>
      <w:shd w:val="clear" w:color="auto" w:fill="FFFFFF"/>
    </w:rPr>
  </w:style>
  <w:style w:type="character" w:styleId="HTMLCode">
    <w:name w:val="HTML Code"/>
    <w:basedOn w:val="DefaultParagraphFont"/>
    <w:uiPriority w:val="99"/>
    <w:semiHidden/>
    <w:unhideWhenUsed/>
    <w:rsid w:val="00FC2AD8"/>
    <w:rPr>
      <w:rFonts w:ascii="Courier" w:eastAsiaTheme="minorHAnsi" w:hAnsi="Courier" w:cs="Courier"/>
      <w:sz w:val="20"/>
      <w:szCs w:val="20"/>
    </w:rPr>
  </w:style>
  <w:style w:type="character" w:customStyle="1" w:styleId="nv">
    <w:name w:val="nv"/>
    <w:basedOn w:val="DefaultParagraphFont"/>
    <w:rsid w:val="00FC2AD8"/>
  </w:style>
  <w:style w:type="character" w:customStyle="1" w:styleId="nb">
    <w:name w:val="nb"/>
    <w:basedOn w:val="DefaultParagraphFont"/>
    <w:rsid w:val="00FC2AD8"/>
  </w:style>
  <w:style w:type="character" w:customStyle="1" w:styleId="p">
    <w:name w:val="p"/>
    <w:basedOn w:val="DefaultParagraphFont"/>
    <w:rsid w:val="00FC2AD8"/>
  </w:style>
  <w:style w:type="character" w:styleId="HTMLTypewriter">
    <w:name w:val="HTML Typewriter"/>
    <w:basedOn w:val="DefaultParagraphFont"/>
    <w:uiPriority w:val="99"/>
    <w:semiHidden/>
    <w:unhideWhenUsed/>
    <w:rsid w:val="00FC2AD8"/>
    <w:rPr>
      <w:rFonts w:ascii="Courier" w:eastAsiaTheme="minorHAnsi" w:hAnsi="Courier" w:cs="Courier"/>
      <w:sz w:val="20"/>
      <w:szCs w:val="20"/>
    </w:rPr>
  </w:style>
  <w:style w:type="character" w:customStyle="1" w:styleId="nx">
    <w:name w:val="nx"/>
    <w:basedOn w:val="DefaultParagraphFont"/>
    <w:rsid w:val="00FC2AD8"/>
  </w:style>
  <w:style w:type="character" w:customStyle="1" w:styleId="o">
    <w:name w:val="o"/>
    <w:basedOn w:val="DefaultParagraphFont"/>
    <w:rsid w:val="00FC2AD8"/>
  </w:style>
  <w:style w:type="character" w:customStyle="1" w:styleId="na">
    <w:name w:val="na"/>
    <w:basedOn w:val="DefaultParagraphFont"/>
    <w:rsid w:val="00FC2AD8"/>
  </w:style>
  <w:style w:type="paragraph" w:styleId="Caption">
    <w:name w:val="caption"/>
    <w:basedOn w:val="Normal"/>
    <w:next w:val="Normal"/>
    <w:uiPriority w:val="35"/>
    <w:unhideWhenUsed/>
    <w:qFormat/>
    <w:rsid w:val="00D10D34"/>
    <w:pPr>
      <w:spacing w:before="240" w:after="200" w:line="276" w:lineRule="auto"/>
      <w:jc w:val="center"/>
    </w:pPr>
    <w:rPr>
      <w:bCs/>
      <w:i/>
    </w:rPr>
  </w:style>
  <w:style w:type="paragraph" w:customStyle="1" w:styleId="Tablica">
    <w:name w:val="Tablica"/>
    <w:basedOn w:val="Tekst"/>
    <w:qFormat/>
    <w:rsid w:val="00D10D34"/>
    <w:pPr>
      <w:spacing w:before="120" w:after="120" w:line="240" w:lineRule="auto"/>
      <w:ind w:firstLine="0"/>
      <w:jc w:val="left"/>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azivinstitucije">
    <w:name w:val="Literatura"/>
    <w:pPr>
      <w:numPr>
        <w:numId w:val="1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149254279">
      <w:bodyDiv w:val="1"/>
      <w:marLeft w:val="0"/>
      <w:marRight w:val="0"/>
      <w:marTop w:val="0"/>
      <w:marBottom w:val="0"/>
      <w:divBdr>
        <w:top w:val="none" w:sz="0" w:space="0" w:color="auto"/>
        <w:left w:val="none" w:sz="0" w:space="0" w:color="auto"/>
        <w:bottom w:val="none" w:sz="0" w:space="0" w:color="auto"/>
        <w:right w:val="none" w:sz="0" w:space="0" w:color="auto"/>
      </w:divBdr>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212079056">
      <w:bodyDiv w:val="1"/>
      <w:marLeft w:val="0"/>
      <w:marRight w:val="0"/>
      <w:marTop w:val="0"/>
      <w:marBottom w:val="0"/>
      <w:divBdr>
        <w:top w:val="none" w:sz="0" w:space="0" w:color="auto"/>
        <w:left w:val="none" w:sz="0" w:space="0" w:color="auto"/>
        <w:bottom w:val="none" w:sz="0" w:space="0" w:color="auto"/>
        <w:right w:val="none" w:sz="0" w:space="0" w:color="auto"/>
      </w:divBdr>
    </w:div>
    <w:div w:id="339039894">
      <w:bodyDiv w:val="1"/>
      <w:marLeft w:val="0"/>
      <w:marRight w:val="0"/>
      <w:marTop w:val="0"/>
      <w:marBottom w:val="0"/>
      <w:divBdr>
        <w:top w:val="none" w:sz="0" w:space="0" w:color="auto"/>
        <w:left w:val="none" w:sz="0" w:space="0" w:color="auto"/>
        <w:bottom w:val="none" w:sz="0" w:space="0" w:color="auto"/>
        <w:right w:val="none" w:sz="0" w:space="0" w:color="auto"/>
      </w:divBdr>
    </w:div>
    <w:div w:id="391075161">
      <w:bodyDiv w:val="1"/>
      <w:marLeft w:val="0"/>
      <w:marRight w:val="0"/>
      <w:marTop w:val="0"/>
      <w:marBottom w:val="0"/>
      <w:divBdr>
        <w:top w:val="none" w:sz="0" w:space="0" w:color="auto"/>
        <w:left w:val="none" w:sz="0" w:space="0" w:color="auto"/>
        <w:bottom w:val="none" w:sz="0" w:space="0" w:color="auto"/>
        <w:right w:val="none" w:sz="0" w:space="0" w:color="auto"/>
      </w:divBdr>
    </w:div>
    <w:div w:id="499538371">
      <w:bodyDiv w:val="1"/>
      <w:marLeft w:val="0"/>
      <w:marRight w:val="0"/>
      <w:marTop w:val="0"/>
      <w:marBottom w:val="0"/>
      <w:divBdr>
        <w:top w:val="none" w:sz="0" w:space="0" w:color="auto"/>
        <w:left w:val="none" w:sz="0" w:space="0" w:color="auto"/>
        <w:bottom w:val="none" w:sz="0" w:space="0" w:color="auto"/>
        <w:right w:val="none" w:sz="0" w:space="0" w:color="auto"/>
      </w:divBdr>
    </w:div>
    <w:div w:id="772168998">
      <w:bodyDiv w:val="1"/>
      <w:marLeft w:val="0"/>
      <w:marRight w:val="0"/>
      <w:marTop w:val="0"/>
      <w:marBottom w:val="0"/>
      <w:divBdr>
        <w:top w:val="none" w:sz="0" w:space="0" w:color="auto"/>
        <w:left w:val="none" w:sz="0" w:space="0" w:color="auto"/>
        <w:bottom w:val="none" w:sz="0" w:space="0" w:color="auto"/>
        <w:right w:val="none" w:sz="0" w:space="0" w:color="auto"/>
      </w:divBdr>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980228284">
      <w:bodyDiv w:val="1"/>
      <w:marLeft w:val="0"/>
      <w:marRight w:val="0"/>
      <w:marTop w:val="0"/>
      <w:marBottom w:val="0"/>
      <w:divBdr>
        <w:top w:val="none" w:sz="0" w:space="0" w:color="auto"/>
        <w:left w:val="none" w:sz="0" w:space="0" w:color="auto"/>
        <w:bottom w:val="none" w:sz="0" w:space="0" w:color="auto"/>
        <w:right w:val="none" w:sz="0" w:space="0" w:color="auto"/>
      </w:divBdr>
    </w:div>
    <w:div w:id="1037700906">
      <w:bodyDiv w:val="1"/>
      <w:marLeft w:val="0"/>
      <w:marRight w:val="0"/>
      <w:marTop w:val="0"/>
      <w:marBottom w:val="0"/>
      <w:divBdr>
        <w:top w:val="none" w:sz="0" w:space="0" w:color="auto"/>
        <w:left w:val="none" w:sz="0" w:space="0" w:color="auto"/>
        <w:bottom w:val="none" w:sz="0" w:space="0" w:color="auto"/>
        <w:right w:val="none" w:sz="0" w:space="0" w:color="auto"/>
      </w:divBdr>
    </w:div>
    <w:div w:id="1239435376">
      <w:bodyDiv w:val="1"/>
      <w:marLeft w:val="0"/>
      <w:marRight w:val="0"/>
      <w:marTop w:val="0"/>
      <w:marBottom w:val="0"/>
      <w:divBdr>
        <w:top w:val="none" w:sz="0" w:space="0" w:color="auto"/>
        <w:left w:val="none" w:sz="0" w:space="0" w:color="auto"/>
        <w:bottom w:val="none" w:sz="0" w:space="0" w:color="auto"/>
        <w:right w:val="none" w:sz="0" w:space="0" w:color="auto"/>
      </w:divBdr>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1265646245">
      <w:bodyDiv w:val="1"/>
      <w:marLeft w:val="0"/>
      <w:marRight w:val="0"/>
      <w:marTop w:val="0"/>
      <w:marBottom w:val="0"/>
      <w:divBdr>
        <w:top w:val="none" w:sz="0" w:space="0" w:color="auto"/>
        <w:left w:val="none" w:sz="0" w:space="0" w:color="auto"/>
        <w:bottom w:val="none" w:sz="0" w:space="0" w:color="auto"/>
        <w:right w:val="none" w:sz="0" w:space="0" w:color="auto"/>
      </w:divBdr>
    </w:div>
    <w:div w:id="1296838110">
      <w:bodyDiv w:val="1"/>
      <w:marLeft w:val="0"/>
      <w:marRight w:val="0"/>
      <w:marTop w:val="0"/>
      <w:marBottom w:val="0"/>
      <w:divBdr>
        <w:top w:val="none" w:sz="0" w:space="0" w:color="auto"/>
        <w:left w:val="none" w:sz="0" w:space="0" w:color="auto"/>
        <w:bottom w:val="none" w:sz="0" w:space="0" w:color="auto"/>
        <w:right w:val="none" w:sz="0" w:space="0" w:color="auto"/>
      </w:divBdr>
    </w:div>
    <w:div w:id="1337075916">
      <w:bodyDiv w:val="1"/>
      <w:marLeft w:val="0"/>
      <w:marRight w:val="0"/>
      <w:marTop w:val="0"/>
      <w:marBottom w:val="0"/>
      <w:divBdr>
        <w:top w:val="none" w:sz="0" w:space="0" w:color="auto"/>
        <w:left w:val="none" w:sz="0" w:space="0" w:color="auto"/>
        <w:bottom w:val="none" w:sz="0" w:space="0" w:color="auto"/>
        <w:right w:val="none" w:sz="0" w:space="0" w:color="auto"/>
      </w:divBdr>
    </w:div>
    <w:div w:id="1447389210">
      <w:bodyDiv w:val="1"/>
      <w:marLeft w:val="0"/>
      <w:marRight w:val="0"/>
      <w:marTop w:val="0"/>
      <w:marBottom w:val="0"/>
      <w:divBdr>
        <w:top w:val="none" w:sz="0" w:space="0" w:color="auto"/>
        <w:left w:val="none" w:sz="0" w:space="0" w:color="auto"/>
        <w:bottom w:val="none" w:sz="0" w:space="0" w:color="auto"/>
        <w:right w:val="none" w:sz="0" w:space="0" w:color="auto"/>
      </w:divBdr>
    </w:div>
    <w:div w:id="1494561646">
      <w:bodyDiv w:val="1"/>
      <w:marLeft w:val="0"/>
      <w:marRight w:val="0"/>
      <w:marTop w:val="0"/>
      <w:marBottom w:val="0"/>
      <w:divBdr>
        <w:top w:val="none" w:sz="0" w:space="0" w:color="auto"/>
        <w:left w:val="none" w:sz="0" w:space="0" w:color="auto"/>
        <w:bottom w:val="none" w:sz="0" w:space="0" w:color="auto"/>
        <w:right w:val="none" w:sz="0" w:space="0" w:color="auto"/>
      </w:divBdr>
    </w:div>
    <w:div w:id="1500467391">
      <w:bodyDiv w:val="1"/>
      <w:marLeft w:val="0"/>
      <w:marRight w:val="0"/>
      <w:marTop w:val="0"/>
      <w:marBottom w:val="0"/>
      <w:divBdr>
        <w:top w:val="none" w:sz="0" w:space="0" w:color="auto"/>
        <w:left w:val="none" w:sz="0" w:space="0" w:color="auto"/>
        <w:bottom w:val="none" w:sz="0" w:space="0" w:color="auto"/>
        <w:right w:val="none" w:sz="0" w:space="0" w:color="auto"/>
      </w:divBdr>
    </w:div>
    <w:div w:id="1510869696">
      <w:bodyDiv w:val="1"/>
      <w:marLeft w:val="0"/>
      <w:marRight w:val="0"/>
      <w:marTop w:val="0"/>
      <w:marBottom w:val="0"/>
      <w:divBdr>
        <w:top w:val="none" w:sz="0" w:space="0" w:color="auto"/>
        <w:left w:val="none" w:sz="0" w:space="0" w:color="auto"/>
        <w:bottom w:val="none" w:sz="0" w:space="0" w:color="auto"/>
        <w:right w:val="none" w:sz="0" w:space="0" w:color="auto"/>
      </w:divBdr>
    </w:div>
    <w:div w:id="1531643076">
      <w:bodyDiv w:val="1"/>
      <w:marLeft w:val="0"/>
      <w:marRight w:val="0"/>
      <w:marTop w:val="0"/>
      <w:marBottom w:val="0"/>
      <w:divBdr>
        <w:top w:val="none" w:sz="0" w:space="0" w:color="auto"/>
        <w:left w:val="none" w:sz="0" w:space="0" w:color="auto"/>
        <w:bottom w:val="none" w:sz="0" w:space="0" w:color="auto"/>
        <w:right w:val="none" w:sz="0" w:space="0" w:color="auto"/>
      </w:divBdr>
    </w:div>
    <w:div w:id="1604336168">
      <w:bodyDiv w:val="1"/>
      <w:marLeft w:val="0"/>
      <w:marRight w:val="0"/>
      <w:marTop w:val="0"/>
      <w:marBottom w:val="0"/>
      <w:divBdr>
        <w:top w:val="none" w:sz="0" w:space="0" w:color="auto"/>
        <w:left w:val="none" w:sz="0" w:space="0" w:color="auto"/>
        <w:bottom w:val="none" w:sz="0" w:space="0" w:color="auto"/>
        <w:right w:val="none" w:sz="0" w:space="0" w:color="auto"/>
      </w:divBdr>
    </w:div>
    <w:div w:id="1673099519">
      <w:bodyDiv w:val="1"/>
      <w:marLeft w:val="0"/>
      <w:marRight w:val="0"/>
      <w:marTop w:val="0"/>
      <w:marBottom w:val="0"/>
      <w:divBdr>
        <w:top w:val="none" w:sz="0" w:space="0" w:color="auto"/>
        <w:left w:val="none" w:sz="0" w:space="0" w:color="auto"/>
        <w:bottom w:val="none" w:sz="0" w:space="0" w:color="auto"/>
        <w:right w:val="none" w:sz="0" w:space="0" w:color="auto"/>
      </w:divBdr>
    </w:div>
    <w:div w:id="1707638576">
      <w:bodyDiv w:val="1"/>
      <w:marLeft w:val="0"/>
      <w:marRight w:val="0"/>
      <w:marTop w:val="0"/>
      <w:marBottom w:val="0"/>
      <w:divBdr>
        <w:top w:val="none" w:sz="0" w:space="0" w:color="auto"/>
        <w:left w:val="none" w:sz="0" w:space="0" w:color="auto"/>
        <w:bottom w:val="none" w:sz="0" w:space="0" w:color="auto"/>
        <w:right w:val="none" w:sz="0" w:space="0" w:color="auto"/>
      </w:divBdr>
    </w:div>
    <w:div w:id="1790706162">
      <w:bodyDiv w:val="1"/>
      <w:marLeft w:val="0"/>
      <w:marRight w:val="0"/>
      <w:marTop w:val="0"/>
      <w:marBottom w:val="0"/>
      <w:divBdr>
        <w:top w:val="none" w:sz="0" w:space="0" w:color="auto"/>
        <w:left w:val="none" w:sz="0" w:space="0" w:color="auto"/>
        <w:bottom w:val="none" w:sz="0" w:space="0" w:color="auto"/>
        <w:right w:val="none" w:sz="0" w:space="0" w:color="auto"/>
      </w:divBdr>
    </w:div>
    <w:div w:id="1870100713">
      <w:bodyDiv w:val="1"/>
      <w:marLeft w:val="0"/>
      <w:marRight w:val="0"/>
      <w:marTop w:val="0"/>
      <w:marBottom w:val="0"/>
      <w:divBdr>
        <w:top w:val="none" w:sz="0" w:space="0" w:color="auto"/>
        <w:left w:val="none" w:sz="0" w:space="0" w:color="auto"/>
        <w:bottom w:val="none" w:sz="0" w:space="0" w:color="auto"/>
        <w:right w:val="none" w:sz="0" w:space="0" w:color="auto"/>
      </w:divBdr>
      <w:divsChild>
        <w:div w:id="507258425">
          <w:marLeft w:val="0"/>
          <w:marRight w:val="0"/>
          <w:marTop w:val="0"/>
          <w:marBottom w:val="0"/>
          <w:divBdr>
            <w:top w:val="none" w:sz="0" w:space="0" w:color="auto"/>
            <w:left w:val="none" w:sz="0" w:space="0" w:color="auto"/>
            <w:bottom w:val="none" w:sz="0" w:space="0" w:color="auto"/>
            <w:right w:val="none" w:sz="0" w:space="0" w:color="auto"/>
          </w:divBdr>
        </w:div>
      </w:divsChild>
    </w:div>
    <w:div w:id="1882132294">
      <w:bodyDiv w:val="1"/>
      <w:marLeft w:val="0"/>
      <w:marRight w:val="0"/>
      <w:marTop w:val="0"/>
      <w:marBottom w:val="0"/>
      <w:divBdr>
        <w:top w:val="none" w:sz="0" w:space="0" w:color="auto"/>
        <w:left w:val="none" w:sz="0" w:space="0" w:color="auto"/>
        <w:bottom w:val="none" w:sz="0" w:space="0" w:color="auto"/>
        <w:right w:val="none" w:sz="0" w:space="0" w:color="auto"/>
      </w:divBdr>
    </w:div>
    <w:div w:id="2015305336">
      <w:bodyDiv w:val="1"/>
      <w:marLeft w:val="0"/>
      <w:marRight w:val="0"/>
      <w:marTop w:val="0"/>
      <w:marBottom w:val="0"/>
      <w:divBdr>
        <w:top w:val="none" w:sz="0" w:space="0" w:color="auto"/>
        <w:left w:val="none" w:sz="0" w:space="0" w:color="auto"/>
        <w:bottom w:val="none" w:sz="0" w:space="0" w:color="auto"/>
        <w:right w:val="none" w:sz="0" w:space="0" w:color="auto"/>
      </w:divBdr>
    </w:div>
    <w:div w:id="2056654348">
      <w:bodyDiv w:val="1"/>
      <w:marLeft w:val="0"/>
      <w:marRight w:val="0"/>
      <w:marTop w:val="0"/>
      <w:marBottom w:val="0"/>
      <w:divBdr>
        <w:top w:val="none" w:sz="0" w:space="0" w:color="auto"/>
        <w:left w:val="none" w:sz="0" w:space="0" w:color="auto"/>
        <w:bottom w:val="none" w:sz="0" w:space="0" w:color="auto"/>
        <w:right w:val="none" w:sz="0" w:space="0" w:color="auto"/>
      </w:divBdr>
    </w:div>
    <w:div w:id="2068407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tools.ietf.org/html/rfc2068" TargetMode="External"/><Relationship Id="rId12" Type="http://schemas.openxmlformats.org/officeDocument/2006/relationships/hyperlink" Target="https://tools.ietf.org/html/rfc2616" TargetMode="External"/><Relationship Id="rId13" Type="http://schemas.openxmlformats.org/officeDocument/2006/relationships/hyperlink" Target="https://tools.ietf.org/html/rfc7230" TargetMode="External"/><Relationship Id="rId14" Type="http://schemas.openxmlformats.org/officeDocument/2006/relationships/image" Target="media/image1.png"/><Relationship Id="rId15" Type="http://schemas.openxmlformats.org/officeDocument/2006/relationships/footer" Target="footer3.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_rels/footnotes.xml.rels><?xml version="1.0" encoding="UTF-8" standalone="yes"?>
<Relationships xmlns="http://schemas.openxmlformats.org/package/2006/relationships"><Relationship Id="rId3" Type="http://schemas.openxmlformats.org/officeDocument/2006/relationships/hyperlink" Target="https://www.ietf.org/" TargetMode="External"/><Relationship Id="rId4" Type="http://schemas.openxmlformats.org/officeDocument/2006/relationships/hyperlink" Target="https://www.w3.org/" TargetMode="External"/><Relationship Id="rId5" Type="http://schemas.openxmlformats.org/officeDocument/2006/relationships/hyperlink" Target="https://www.ietf.org/iesg/" TargetMode="External"/><Relationship Id="rId1" Type="http://schemas.openxmlformats.org/officeDocument/2006/relationships/hyperlink" Target="https://home.cern/topics/birth-web" TargetMode="External"/><Relationship Id="rId2" Type="http://schemas.openxmlformats.org/officeDocument/2006/relationships/hyperlink" Target="http://info.cern.ch/hypertext/WWW/TheProjec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3591EBE-E97D-4349-9E29-52C0347CB1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1</TotalTime>
  <Pages>25</Pages>
  <Words>10011</Words>
  <Characters>57067</Characters>
  <Application>Microsoft Macintosh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9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ra</dc:creator>
  <cp:lastModifiedBy>Zoran Antolović</cp:lastModifiedBy>
  <cp:revision>43</cp:revision>
  <cp:lastPrinted>2012-11-30T11:54:00Z</cp:lastPrinted>
  <dcterms:created xsi:type="dcterms:W3CDTF">2013-08-28T10:06:00Z</dcterms:created>
  <dcterms:modified xsi:type="dcterms:W3CDTF">2017-08-20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5f9faa-bd55-38ec-9add-e777f39a131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